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7A0DFE" w14:textId="77777777" w:rsidR="00985632" w:rsidRPr="00B7196B" w:rsidRDefault="002925C6">
      <w:pPr>
        <w:pStyle w:val="Title"/>
        <w:rPr>
          <w:rFonts w:eastAsia="SimSun"/>
        </w:rPr>
      </w:pPr>
      <w:r w:rsidRPr="00B7196B">
        <w:rPr>
          <w:rFonts w:eastAsia="SimSun"/>
        </w:rPr>
        <w:t xml:space="preserve">Skyline </w:t>
      </w:r>
      <w:r w:rsidRPr="00B7196B">
        <w:rPr>
          <w:rFonts w:eastAsia="SimSun"/>
        </w:rPr>
        <w:t>小分子目标</w:t>
      </w:r>
    </w:p>
    <w:p w14:paraId="6E7790AD" w14:textId="77777777" w:rsidR="00985632" w:rsidRPr="00B7196B" w:rsidRDefault="002925C6">
      <w:r w:rsidRPr="00B7196B">
        <w:t xml:space="preserve">Skyline </w:t>
      </w:r>
      <w:r w:rsidRPr="00B7196B">
        <w:t>靶向质谱环境能直观呈现导入</w:t>
      </w:r>
      <w:r w:rsidRPr="00B7196B">
        <w:t xml:space="preserve"> Skyline </w:t>
      </w:r>
      <w:r w:rsidRPr="00B7196B">
        <w:t>文档的原始质谱仪数据信息。</w:t>
      </w:r>
      <w:r w:rsidRPr="00B7196B">
        <w:t xml:space="preserve">Skyline </w:t>
      </w:r>
      <w:r w:rsidRPr="00B7196B">
        <w:t>最初系为蛋白质组学应用而开发，其应用范畴现已延伸到普遍分子领域。您可以参阅多种教程，这些教程可帮助您将</w:t>
      </w:r>
      <w:r w:rsidRPr="00B7196B">
        <w:t xml:space="preserve"> Skyline </w:t>
      </w:r>
      <w:r w:rsidRPr="00B7196B">
        <w:t>用于各种各样的分析（</w:t>
      </w:r>
      <w:r w:rsidRPr="00B7196B">
        <w:t>SRM</w:t>
      </w:r>
      <w:r w:rsidRPr="00B7196B">
        <w:t>、</w:t>
      </w:r>
      <w:r w:rsidRPr="00B7196B">
        <w:t>PRM</w:t>
      </w:r>
      <w:r w:rsidRPr="00B7196B">
        <w:t>、</w:t>
      </w:r>
      <w:r w:rsidRPr="00B7196B">
        <w:t xml:space="preserve">MS1 </w:t>
      </w:r>
      <w:r w:rsidRPr="00B7196B">
        <w:t>筛选、</w:t>
      </w:r>
      <w:r w:rsidRPr="00B7196B">
        <w:t xml:space="preserve">DIA </w:t>
      </w:r>
      <w:r w:rsidRPr="00B7196B">
        <w:t>等）。本教程重点介绍对靶向非蛋白质组分子使用</w:t>
      </w:r>
      <w:r w:rsidRPr="00B7196B">
        <w:t xml:space="preserve"> Skyline </w:t>
      </w:r>
      <w:r w:rsidRPr="00B7196B">
        <w:t>的差异。</w:t>
      </w:r>
    </w:p>
    <w:p w14:paraId="7BF64105" w14:textId="77777777" w:rsidR="00985632" w:rsidRPr="00B7196B" w:rsidRDefault="002925C6">
      <w:r w:rsidRPr="00B7196B">
        <w:t>在本教程中，您将针对一组甲硫氨酸代谢途径化合物建立</w:t>
      </w:r>
      <w:r w:rsidRPr="00B7196B">
        <w:t xml:space="preserve"> SRM </w:t>
      </w:r>
      <w:r w:rsidRPr="00B7196B">
        <w:t>分析。</w:t>
      </w:r>
    </w:p>
    <w:p w14:paraId="3129468B" w14:textId="77777777" w:rsidR="00985632" w:rsidRPr="00B7196B" w:rsidRDefault="002925C6">
      <w:r w:rsidRPr="00B7196B">
        <w:t xml:space="preserve">Skyline </w:t>
      </w:r>
      <w:r w:rsidRPr="00B7196B">
        <w:t>旨在提供一个不区分质谱仪供应商且可用于靶向定量质谱研究的平台。该平台可以导入在不同仪器供应商的质谱仪上采集的原始数据，</w:t>
      </w:r>
      <w:r w:rsidRPr="00B7196B">
        <w:t xml:space="preserve"> </w:t>
      </w:r>
      <w:r w:rsidRPr="00B7196B">
        <w:t>例如</w:t>
      </w:r>
      <w:r w:rsidRPr="00B7196B">
        <w:t xml:space="preserve"> Agilent</w:t>
      </w:r>
      <w:r w:rsidRPr="00B7196B">
        <w:t>、</w:t>
      </w:r>
      <w:r w:rsidRPr="00B7196B">
        <w:t>Bruker</w:t>
      </w:r>
      <w:r w:rsidRPr="00B7196B">
        <w:t>、</w:t>
      </w:r>
      <w:r w:rsidRPr="00B7196B">
        <w:t>SCIEX</w:t>
      </w:r>
      <w:r w:rsidRPr="00B7196B">
        <w:t>、</w:t>
      </w:r>
      <w:r w:rsidRPr="00B7196B">
        <w:t>Shimadzu</w:t>
      </w:r>
      <w:r w:rsidRPr="00B7196B">
        <w:t>、</w:t>
      </w:r>
      <w:r w:rsidRPr="00B7196B">
        <w:t xml:space="preserve">Thermo-Scientific </w:t>
      </w:r>
      <w:r w:rsidRPr="00B7196B">
        <w:t>和</w:t>
      </w:r>
      <w:r w:rsidRPr="00B7196B">
        <w:t xml:space="preserve"> Waters</w:t>
      </w:r>
      <w:r w:rsidRPr="00B7196B">
        <w:t>。通过导入不同仪器平台的数据，可极大地促进可重现方法的传播、实验室间的技能转移、不同仪器之间的比较以及大型多站点研究。这种方法在蛋白质组学领域已使用多年，所以在将</w:t>
      </w:r>
      <w:r w:rsidRPr="00B7196B">
        <w:t xml:space="preserve"> Skyline </w:t>
      </w:r>
      <w:r w:rsidRPr="00B7196B">
        <w:t>用于普</w:t>
      </w:r>
      <w:r w:rsidRPr="00B7196B">
        <w:rPr>
          <w:rFonts w:hint="eastAsia"/>
        </w:rPr>
        <w:t>遍</w:t>
      </w:r>
      <w:r w:rsidRPr="00B7196B">
        <w:t>的目标小分子时同样奏效。</w:t>
      </w:r>
    </w:p>
    <w:p w14:paraId="1784015D" w14:textId="77777777" w:rsidR="00985632" w:rsidRPr="00B7196B" w:rsidRDefault="002925C6">
      <w:pPr>
        <w:pStyle w:val="Heading1"/>
        <w:spacing w:after="200"/>
        <w:rPr>
          <w:rFonts w:eastAsia="SimSun"/>
        </w:rPr>
      </w:pPr>
      <w:r w:rsidRPr="00B7196B">
        <w:rPr>
          <w:rFonts w:eastAsia="SimSun"/>
        </w:rPr>
        <w:t>入门指南</w:t>
      </w:r>
    </w:p>
    <w:p w14:paraId="3E350F79" w14:textId="77777777" w:rsidR="00985632" w:rsidRPr="00B7196B" w:rsidRDefault="002925C6">
      <w:r w:rsidRPr="00B7196B">
        <w:t>要开始本教程，请下载下列</w:t>
      </w:r>
      <w:r w:rsidRPr="00B7196B">
        <w:t xml:space="preserve"> ZIP </w:t>
      </w:r>
      <w:r w:rsidRPr="00B7196B">
        <w:t>文件：</w:t>
      </w:r>
    </w:p>
    <w:p w14:paraId="149F61C3" w14:textId="77777777" w:rsidR="00985632" w:rsidRPr="00B7196B" w:rsidRDefault="0020434F">
      <w:hyperlink r:id="rId9" w:history="1">
        <w:r w:rsidR="002925C6" w:rsidRPr="00B7196B">
          <w:rPr>
            <w:rStyle w:val="Hyperlink"/>
          </w:rPr>
          <w:t>https://skyline.ms/tutorials/SmallMolecule_3_6.zip</w:t>
        </w:r>
      </w:hyperlink>
    </w:p>
    <w:p w14:paraId="41763049" w14:textId="77777777" w:rsidR="00985632" w:rsidRPr="00B7196B" w:rsidRDefault="002925C6">
      <w:r w:rsidRPr="00B7196B">
        <w:t>将文件解压到您电脑上的某个文件夹，比如：</w:t>
      </w:r>
    </w:p>
    <w:p w14:paraId="6E272E11" w14:textId="77777777" w:rsidR="00985632" w:rsidRPr="00B7196B" w:rsidRDefault="002925C6">
      <w:r w:rsidRPr="00B7196B">
        <w:t>C:\Users\bspratt\Documents</w:t>
      </w:r>
    </w:p>
    <w:p w14:paraId="701F424D" w14:textId="77777777" w:rsidR="00985632" w:rsidRPr="00B7196B" w:rsidRDefault="002925C6">
      <w:r w:rsidRPr="00B7196B">
        <w:t>该操作将创建一个新文件夹：</w:t>
      </w:r>
    </w:p>
    <w:p w14:paraId="7A3F7530" w14:textId="77777777" w:rsidR="00985632" w:rsidRPr="00B7196B" w:rsidRDefault="002925C6">
      <w:r w:rsidRPr="00B7196B">
        <w:t>C:\Users\bspratt\Documents\SmallMolecule</w:t>
      </w:r>
    </w:p>
    <w:p w14:paraId="6F7F9DF5" w14:textId="77777777" w:rsidR="00985632" w:rsidRPr="00B7196B" w:rsidRDefault="002925C6">
      <w:r w:rsidRPr="00B7196B">
        <w:t>其中将包含本教程所需的所有文件。</w:t>
      </w:r>
    </w:p>
    <w:p w14:paraId="0DDBB306" w14:textId="77777777" w:rsidR="00985632" w:rsidRPr="00B7196B" w:rsidRDefault="002925C6">
      <w:r w:rsidRPr="00B7196B">
        <w:t>如果您在开始学习本教程之前就一直在用</w:t>
      </w:r>
      <w:r w:rsidRPr="00B7196B">
        <w:t xml:space="preserve"> Skyline</w:t>
      </w:r>
      <w:r w:rsidRPr="00B7196B">
        <w:t>，最好将</w:t>
      </w:r>
      <w:r w:rsidRPr="00B7196B">
        <w:t xml:space="preserve"> Skyline </w:t>
      </w:r>
      <w:r w:rsidRPr="00B7196B">
        <w:t>恢复为默认设置。要恢复默认设置：</w:t>
      </w:r>
      <w:r w:rsidRPr="00B7196B">
        <w:t xml:space="preserve"> </w:t>
      </w:r>
    </w:p>
    <w:p w14:paraId="406F99C3" w14:textId="77777777" w:rsidR="00985632" w:rsidRPr="00B7196B" w:rsidRDefault="002925C6">
      <w:pPr>
        <w:pStyle w:val="ListParagraph"/>
        <w:numPr>
          <w:ilvl w:val="0"/>
          <w:numId w:val="1"/>
        </w:numPr>
        <w:ind w:left="763"/>
      </w:pPr>
      <w:r w:rsidRPr="00B7196B">
        <w:t>启动</w:t>
      </w:r>
      <w:r w:rsidRPr="00B7196B">
        <w:t xml:space="preserve"> Skyline</w:t>
      </w:r>
      <w:r w:rsidRPr="00B7196B">
        <w:t>。</w:t>
      </w:r>
    </w:p>
    <w:p w14:paraId="146AAA9B" w14:textId="77777777" w:rsidR="00985632" w:rsidRPr="00B7196B" w:rsidRDefault="002925C6">
      <w:pPr>
        <w:pStyle w:val="ListParagraph"/>
        <w:numPr>
          <w:ilvl w:val="0"/>
          <w:numId w:val="1"/>
        </w:numPr>
        <w:ind w:left="763"/>
      </w:pPr>
      <w:r w:rsidRPr="00B7196B">
        <w:t>在</w:t>
      </w:r>
      <w:r w:rsidRPr="00B7196B">
        <w:rPr>
          <w:b/>
          <w:bCs/>
        </w:rPr>
        <w:t>起始页上</w:t>
      </w:r>
      <w:r w:rsidRPr="00B7196B">
        <w:t>单击</w:t>
      </w:r>
      <w:r w:rsidRPr="00B7196B">
        <w:rPr>
          <w:b/>
          <w:bCs/>
        </w:rPr>
        <w:t>空白文档</w:t>
      </w:r>
      <w:r w:rsidRPr="00B7196B">
        <w:t>，显示如下：</w:t>
      </w:r>
      <w:r w:rsidRPr="00B7196B">
        <w:t xml:space="preserve"> </w:t>
      </w:r>
    </w:p>
    <w:p w14:paraId="5B1FAAD6" w14:textId="77777777" w:rsidR="00985632" w:rsidRPr="00B7196B" w:rsidRDefault="002925C6">
      <w:pPr>
        <w:spacing w:after="120"/>
      </w:pPr>
      <w:r w:rsidRPr="00B7196B">
        <w:rPr>
          <w:noProof/>
        </w:rPr>
        <w:lastRenderedPageBreak/>
        <w:drawing>
          <wp:inline distT="0" distB="0" distL="0" distR="0" wp14:anchorId="58E20B4F" wp14:editId="72D8CA23">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cstate="print"/>
                    <a:stretch>
                      <a:fillRect/>
                    </a:stretch>
                  </pic:blipFill>
                  <pic:spPr>
                    <a:xfrm>
                      <a:off x="0" y="0"/>
                      <a:ext cx="1781175" cy="1781175"/>
                    </a:xfrm>
                    <a:prstGeom prst="rect">
                      <a:avLst/>
                    </a:prstGeom>
                  </pic:spPr>
                </pic:pic>
              </a:graphicData>
            </a:graphic>
          </wp:inline>
        </w:drawing>
      </w:r>
    </w:p>
    <w:p w14:paraId="68E9CC3A" w14:textId="77777777" w:rsidR="00985632" w:rsidRPr="00B7196B" w:rsidRDefault="002925C6">
      <w:pPr>
        <w:pStyle w:val="ListParagraph"/>
        <w:numPr>
          <w:ilvl w:val="0"/>
          <w:numId w:val="2"/>
        </w:numPr>
        <w:spacing w:after="120" w:line="259" w:lineRule="auto"/>
      </w:pPr>
      <w:r w:rsidRPr="00B7196B">
        <w:t>在</w:t>
      </w:r>
      <w:r w:rsidRPr="00B7196B">
        <w:rPr>
          <w:b/>
        </w:rPr>
        <w:t>设置</w:t>
      </w:r>
      <w:r w:rsidRPr="00B7196B">
        <w:t>菜单中单击</w:t>
      </w:r>
      <w:r w:rsidRPr="00B7196B">
        <w:rPr>
          <w:b/>
        </w:rPr>
        <w:t>默认值。</w:t>
      </w:r>
    </w:p>
    <w:p w14:paraId="6C4CA9E7" w14:textId="77777777" w:rsidR="00985632" w:rsidRPr="00B7196B" w:rsidRDefault="002925C6">
      <w:pPr>
        <w:pStyle w:val="ListParagraph"/>
        <w:numPr>
          <w:ilvl w:val="0"/>
          <w:numId w:val="2"/>
        </w:numPr>
        <w:spacing w:after="120" w:line="259" w:lineRule="auto"/>
      </w:pPr>
      <w:r w:rsidRPr="00B7196B">
        <w:t>在询问您是否保存当前设置时，单击表单上的</w:t>
      </w:r>
      <w:r w:rsidRPr="00B7196B">
        <w:rPr>
          <w:b/>
          <w:bCs/>
        </w:rPr>
        <w:t>否</w:t>
      </w:r>
      <w:r w:rsidRPr="00B7196B">
        <w:t>。</w:t>
      </w:r>
    </w:p>
    <w:p w14:paraId="541F0524" w14:textId="77777777" w:rsidR="00985632" w:rsidRPr="00B7196B" w:rsidRDefault="002925C6">
      <w:r w:rsidRPr="00B7196B">
        <w:t>该</w:t>
      </w:r>
      <w:r w:rsidRPr="00B7196B">
        <w:t xml:space="preserve"> Skyline </w:t>
      </w:r>
      <w:r w:rsidRPr="00B7196B">
        <w:t>实例中的文档设置现已重置为默认值。</w:t>
      </w:r>
    </w:p>
    <w:p w14:paraId="45152A97" w14:textId="77777777" w:rsidR="00985632" w:rsidRPr="00B7196B" w:rsidRDefault="002925C6">
      <w:pPr>
        <w:spacing w:after="120"/>
      </w:pPr>
      <w:r w:rsidRPr="00B7196B">
        <w:t>由于本教程涵盖小分子主题，您可以执行以下操作来选择分子界面：</w:t>
      </w:r>
    </w:p>
    <w:p w14:paraId="580FCE00" w14:textId="77777777" w:rsidR="00985632" w:rsidRPr="00B7196B" w:rsidRDefault="002925C6">
      <w:pPr>
        <w:pStyle w:val="ListParagraph"/>
        <w:numPr>
          <w:ilvl w:val="0"/>
          <w:numId w:val="3"/>
        </w:numPr>
        <w:spacing w:after="120" w:line="259" w:lineRule="auto"/>
      </w:pPr>
      <w:r w:rsidRPr="00B7196B">
        <w:t>单击</w:t>
      </w:r>
      <w:r w:rsidRPr="00B7196B">
        <w:t xml:space="preserve"> Skyline </w:t>
      </w:r>
      <w:r w:rsidRPr="00B7196B">
        <w:t>窗口右上角的用户界面控件，然后单击类似于如下的</w:t>
      </w:r>
      <w:r w:rsidRPr="00B7196B">
        <w:rPr>
          <w:b/>
          <w:bCs/>
        </w:rPr>
        <w:t>分子界面</w:t>
      </w:r>
      <w:r w:rsidRPr="00B7196B">
        <w:t>：</w:t>
      </w:r>
      <w:r w:rsidRPr="00B7196B">
        <w:t xml:space="preserve"> </w:t>
      </w:r>
    </w:p>
    <w:p w14:paraId="715ECC75" w14:textId="77777777" w:rsidR="00985632" w:rsidRPr="00B7196B" w:rsidRDefault="002925C6">
      <w:pPr>
        <w:spacing w:after="120"/>
      </w:pPr>
      <w:r w:rsidRPr="00B7196B">
        <w:rPr>
          <w:noProof/>
        </w:rPr>
        <w:drawing>
          <wp:inline distT="0" distB="0" distL="0" distR="0" wp14:anchorId="01CF84E6" wp14:editId="112A197D">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5CD6AB60" w14:textId="77777777" w:rsidR="00985632" w:rsidRPr="00B7196B" w:rsidRDefault="002925C6">
      <w:r w:rsidRPr="00B7196B">
        <w:t xml:space="preserve">Skyline </w:t>
      </w:r>
      <w:r w:rsidRPr="00B7196B">
        <w:t>将在分子模式下运行，</w:t>
      </w:r>
      <w:r w:rsidRPr="00B7196B">
        <w:t xml:space="preserve">Skyline </w:t>
      </w:r>
      <w:r w:rsidRPr="00B7196B">
        <w:t>窗口右上角</w:t>
      </w:r>
      <w:r w:rsidRPr="00B7196B">
        <w:t xml:space="preserve"> </w:t>
      </w:r>
      <w:r w:rsidRPr="00B7196B">
        <w:t>随之显示分子图标</w:t>
      </w:r>
      <w:r w:rsidRPr="00B7196B">
        <w:rPr>
          <w:noProof/>
        </w:rPr>
        <w:drawing>
          <wp:inline distT="0" distB="0" distL="0" distR="0" wp14:anchorId="17209127" wp14:editId="576D4D3F">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rsidRPr="00B7196B">
        <w:t>。原始蛋白质组学菜单和控件现已隐藏，便于您专心从事小分子分析。</w:t>
      </w:r>
    </w:p>
    <w:p w14:paraId="327959EB" w14:textId="77777777" w:rsidR="00985632" w:rsidRPr="00B7196B" w:rsidRDefault="002925C6">
      <w:pPr>
        <w:pStyle w:val="Heading1"/>
        <w:spacing w:after="200"/>
        <w:rPr>
          <w:rFonts w:eastAsia="SimSun"/>
        </w:rPr>
      </w:pPr>
      <w:r w:rsidRPr="00B7196B">
        <w:rPr>
          <w:rFonts w:eastAsia="SimSun"/>
        </w:rPr>
        <w:t>将分子离子对列表导入</w:t>
      </w:r>
      <w:r w:rsidRPr="00B7196B">
        <w:rPr>
          <w:rFonts w:eastAsia="SimSun"/>
        </w:rPr>
        <w:t xml:space="preserve"> Skyline </w:t>
      </w:r>
      <w:r w:rsidRPr="00B7196B">
        <w:rPr>
          <w:rFonts w:eastAsia="SimSun"/>
        </w:rPr>
        <w:t>文档</w:t>
      </w:r>
    </w:p>
    <w:p w14:paraId="747B5041" w14:textId="77777777" w:rsidR="00985632" w:rsidRPr="00B7196B" w:rsidRDefault="002925C6">
      <w:r w:rsidRPr="00B7196B">
        <w:t>将分子离子对列表导入</w:t>
      </w:r>
      <w:r w:rsidRPr="00B7196B">
        <w:t xml:space="preserve"> Skyline </w:t>
      </w:r>
      <w:r w:rsidRPr="00B7196B">
        <w:t>文档的捷径是从一个空白文档开始，然后使用</w:t>
      </w:r>
      <w:r w:rsidRPr="00B7196B">
        <w:rPr>
          <w:b/>
        </w:rPr>
        <w:t>编辑</w:t>
      </w:r>
      <w:r w:rsidRPr="00B7196B">
        <w:rPr>
          <w:b/>
        </w:rPr>
        <w:t xml:space="preserve"> &gt; </w:t>
      </w:r>
      <w:r w:rsidRPr="00B7196B">
        <w:rPr>
          <w:b/>
        </w:rPr>
        <w:t>插入</w:t>
      </w:r>
      <w:r w:rsidRPr="00B7196B">
        <w:rPr>
          <w:b/>
        </w:rPr>
        <w:t xml:space="preserve"> &gt; </w:t>
      </w:r>
      <w:r w:rsidRPr="00B7196B">
        <w:rPr>
          <w:b/>
        </w:rPr>
        <w:t>离子对列表</w:t>
      </w:r>
      <w:r w:rsidRPr="00B7196B">
        <w:t>菜单项。</w:t>
      </w:r>
      <w:r w:rsidRPr="00B7196B">
        <w:t xml:space="preserve"> </w:t>
      </w:r>
    </w:p>
    <w:p w14:paraId="049D7F1E" w14:textId="77777777" w:rsidR="005A0418" w:rsidRPr="00B7196B" w:rsidRDefault="002925C6" w:rsidP="00E85F62">
      <w:r w:rsidRPr="00B7196B">
        <w:t xml:space="preserve">Skyline </w:t>
      </w:r>
      <w:r w:rsidRPr="00B7196B">
        <w:t>至少需要了解每个母离子和子离子的电荷</w:t>
      </w:r>
      <w:r w:rsidRPr="00B7196B">
        <w:rPr>
          <w:rFonts w:hint="eastAsia"/>
        </w:rPr>
        <w:t>数</w:t>
      </w:r>
      <w:r w:rsidRPr="00B7196B">
        <w:t>以及离子</w:t>
      </w:r>
      <w:r w:rsidRPr="00B7196B">
        <w:rPr>
          <w:rFonts w:hint="eastAsia"/>
        </w:rPr>
        <w:t>的分子式</w:t>
      </w:r>
      <w:r w:rsidRPr="00B7196B">
        <w:t>或</w:t>
      </w:r>
      <w:r w:rsidRPr="00B7196B">
        <w:rPr>
          <w:i/>
          <w:iCs/>
        </w:rPr>
        <w:t>质荷比</w:t>
      </w:r>
      <w:r w:rsidRPr="00B7196B">
        <w:t>。如果离子对列表中没有任何子离子信息，则视之为母离子目标列表。与肽段一样，</w:t>
      </w:r>
      <w:r w:rsidRPr="00B7196B">
        <w:t>Skyline</w:t>
      </w:r>
      <w:r w:rsidRPr="00B7196B">
        <w:rPr>
          <w:rFonts w:hint="eastAsia"/>
        </w:rPr>
        <w:t>认为</w:t>
      </w:r>
      <w:r w:rsidRPr="00B7196B">
        <w:t>具有不同子离子信息的重复母离子信息</w:t>
      </w:r>
      <w:r w:rsidRPr="00B7196B">
        <w:rPr>
          <w:rFonts w:hint="eastAsia"/>
        </w:rPr>
        <w:t>表示</w:t>
      </w:r>
      <w:r w:rsidRPr="00B7196B">
        <w:t>单个母离子的多个离子对。</w:t>
      </w:r>
    </w:p>
    <w:p w14:paraId="2922658F" w14:textId="77777777" w:rsidR="00985632" w:rsidRPr="00B7196B" w:rsidRDefault="002925C6">
      <w:pPr>
        <w:pStyle w:val="Heading3"/>
        <w:rPr>
          <w:rFonts w:eastAsia="SimSun"/>
        </w:rPr>
      </w:pPr>
      <w:r w:rsidRPr="00B7196B">
        <w:rPr>
          <w:rFonts w:eastAsia="SimSun"/>
        </w:rPr>
        <w:t>关于离子</w:t>
      </w:r>
      <w:r w:rsidRPr="00B7196B">
        <w:rPr>
          <w:rFonts w:eastAsia="SimSun" w:hint="eastAsia"/>
        </w:rPr>
        <w:t>分子式</w:t>
      </w:r>
      <w:r w:rsidRPr="00B7196B">
        <w:rPr>
          <w:rFonts w:eastAsia="SimSun"/>
        </w:rPr>
        <w:t>和加合物描述的注释</w:t>
      </w:r>
      <w:r w:rsidRPr="00B7196B">
        <w:rPr>
          <w:rFonts w:eastAsia="SimSun"/>
        </w:rPr>
        <w:t xml:space="preserve"> </w:t>
      </w:r>
    </w:p>
    <w:p w14:paraId="279EF99D" w14:textId="77777777" w:rsidR="00985632" w:rsidRPr="00B7196B" w:rsidRDefault="002925C6">
      <w:r w:rsidRPr="00B7196B">
        <w:t>在蛋白质组学应用中，</w:t>
      </w:r>
      <w:r w:rsidRPr="00B7196B">
        <w:t xml:space="preserve">Skyline </w:t>
      </w:r>
      <w:r w:rsidRPr="00B7196B">
        <w:t>可以有把握地假定离子化通过质子化</w:t>
      </w:r>
      <w:r w:rsidRPr="00B7196B">
        <w:rPr>
          <w:rFonts w:hint="eastAsia"/>
        </w:rPr>
        <w:t>完成</w:t>
      </w:r>
      <w:r w:rsidRPr="00B7196B">
        <w:t>。因此，只需其序列和电荷</w:t>
      </w:r>
      <w:r w:rsidRPr="00B7196B">
        <w:rPr>
          <w:rFonts w:hint="eastAsia"/>
        </w:rPr>
        <w:t>数</w:t>
      </w:r>
      <w:r w:rsidRPr="00B7196B">
        <w:t>便足以描述带电荷的肽段。但普通分子可以通过多种方式（钠增加、氢损等）实现离子化。在</w:t>
      </w:r>
      <w:r w:rsidRPr="00B7196B">
        <w:t xml:space="preserve"> Skyline </w:t>
      </w:r>
      <w:r w:rsidRPr="00B7196B">
        <w:t>中，可以使用</w:t>
      </w:r>
      <w:r w:rsidRPr="00B7196B">
        <w:t xml:space="preserve"> </w:t>
      </w:r>
      <w:hyperlink r:id="rId13" w:history="1">
        <w:r w:rsidRPr="00B7196B">
          <w:rPr>
            <w:rStyle w:val="Hyperlink"/>
          </w:rPr>
          <w:t>http://fiehnlab.ucdavis.edu/staff/kind/Metabolomics/MS-Adduct-Calculator/</w:t>
        </w:r>
      </w:hyperlink>
      <w:r w:rsidRPr="00B7196B">
        <w:t xml:space="preserve"> </w:t>
      </w:r>
      <w:r w:rsidRPr="00B7196B">
        <w:t>中介绍的加合物样式描述指定这样的离子化模式，例如</w:t>
      </w:r>
      <w:r w:rsidRPr="00B7196B">
        <w:t>“[</w:t>
      </w:r>
      <w:proofErr w:type="spellStart"/>
      <w:r w:rsidRPr="00B7196B">
        <w:t>M+Na</w:t>
      </w:r>
      <w:proofErr w:type="spellEnd"/>
      <w:r w:rsidRPr="00B7196B">
        <w:t>]”</w:t>
      </w:r>
      <w:r w:rsidRPr="00B7196B">
        <w:t>、</w:t>
      </w:r>
      <w:r w:rsidRPr="00B7196B">
        <w:t>“[M-2H]”</w:t>
      </w:r>
      <w:r w:rsidRPr="00B7196B">
        <w:t>、</w:t>
      </w:r>
      <w:r w:rsidRPr="00B7196B">
        <w:t>“[2M+ACN+H]”</w:t>
      </w:r>
      <w:r w:rsidRPr="00B7196B">
        <w:t>等。</w:t>
      </w:r>
    </w:p>
    <w:p w14:paraId="18DACDA3" w14:textId="77777777" w:rsidR="00985632" w:rsidRPr="00B7196B" w:rsidRDefault="002925C6">
      <w:r w:rsidRPr="00B7196B">
        <w:t>加合物描述也可用于指示同位素标记的分子。例如，加合物</w:t>
      </w:r>
      <w:r w:rsidRPr="00B7196B">
        <w:t>“[M</w:t>
      </w:r>
      <w:r w:rsidRPr="00B7196B">
        <w:rPr>
          <w:highlight w:val="white"/>
        </w:rPr>
        <w:t>3Cl374H2-Na</w:t>
      </w:r>
      <w:r w:rsidRPr="00B7196B">
        <w:rPr>
          <w:rFonts w:hint="eastAsia"/>
          <w:highlight w:val="white"/>
        </w:rPr>
        <w:t>]</w:t>
      </w:r>
      <w:r w:rsidRPr="00B7196B">
        <w:t>”</w:t>
      </w:r>
      <w:r w:rsidRPr="00B7196B">
        <w:t>表示该分子有三个由</w:t>
      </w:r>
      <w:r w:rsidRPr="00B7196B">
        <w:t xml:space="preserve"> 37Cl </w:t>
      </w:r>
      <w:r w:rsidRPr="00B7196B">
        <w:t>取代的</w:t>
      </w:r>
      <w:r w:rsidRPr="00B7196B">
        <w:t xml:space="preserve"> Cl </w:t>
      </w:r>
      <w:r w:rsidRPr="00B7196B">
        <w:t>原子，四个由氘取代的</w:t>
      </w:r>
      <w:r w:rsidRPr="00B7196B">
        <w:t xml:space="preserve"> H </w:t>
      </w:r>
      <w:r w:rsidRPr="00B7196B">
        <w:t>原子，并且该分子由于</w:t>
      </w:r>
      <w:r w:rsidRPr="00B7196B">
        <w:t xml:space="preserve"> Na </w:t>
      </w:r>
      <w:r w:rsidRPr="00B7196B">
        <w:t>损失而离子化。</w:t>
      </w:r>
    </w:p>
    <w:p w14:paraId="1D0F9246" w14:textId="77777777" w:rsidR="00985632" w:rsidRPr="00B7196B" w:rsidRDefault="002925C6">
      <w:r w:rsidRPr="00B7196B">
        <w:t>对于</w:t>
      </w:r>
      <w:r w:rsidRPr="00B7196B">
        <w:rPr>
          <w:rFonts w:hint="eastAsia"/>
        </w:rPr>
        <w:t>分子式</w:t>
      </w:r>
      <w:r w:rsidRPr="00B7196B">
        <w:t>未知的分子，可以通过加合物</w:t>
      </w:r>
      <w:r w:rsidRPr="00B7196B">
        <w:rPr>
          <w:rFonts w:hint="eastAsia"/>
        </w:rPr>
        <w:t>显示</w:t>
      </w:r>
      <w:r w:rsidRPr="00B7196B">
        <w:t>质量</w:t>
      </w:r>
      <w:r w:rsidRPr="00B7196B">
        <w:rPr>
          <w:rFonts w:hint="eastAsia"/>
        </w:rPr>
        <w:t>变化</w:t>
      </w:r>
      <w:r w:rsidRPr="00B7196B">
        <w:t>。例如，</w:t>
      </w:r>
      <w:r w:rsidRPr="00B7196B">
        <w:t>“[M(-1.23)+H]”</w:t>
      </w:r>
      <w:r w:rsidRPr="00B7196B">
        <w:t>表示该分子的质量比未改变的形式小</w:t>
      </w:r>
      <w:r w:rsidRPr="00B7196B">
        <w:t xml:space="preserve"> 1.23 AMU</w:t>
      </w:r>
      <w:r w:rsidRPr="00B7196B">
        <w:t>，并且该分子通过获取氢而实现离子化。</w:t>
      </w:r>
    </w:p>
    <w:p w14:paraId="796B59C6" w14:textId="77777777" w:rsidR="00985632" w:rsidRPr="00B7196B" w:rsidRDefault="002925C6">
      <w:r w:rsidRPr="00B7196B">
        <w:t>对于离子化方式未知的分子，加合物可仅指示电荷。例如，</w:t>
      </w:r>
      <w:r w:rsidRPr="00B7196B">
        <w:t>“[M+3]”</w:t>
      </w:r>
      <w:r w:rsidRPr="00B7196B">
        <w:rPr>
          <w:rFonts w:hint="eastAsia"/>
        </w:rPr>
        <w:t>表示电荷数为</w:t>
      </w:r>
      <w:r w:rsidRPr="00B7196B">
        <w:t>三。</w:t>
      </w:r>
      <w:r w:rsidRPr="00B7196B">
        <w:rPr>
          <w:i/>
          <w:iCs/>
        </w:rPr>
        <w:t>质荷比</w:t>
      </w:r>
      <w:r w:rsidRPr="00B7196B">
        <w:t>值为分子质量的</w:t>
      </w:r>
      <w:r w:rsidRPr="00B7196B">
        <w:t xml:space="preserve"> 1/3</w:t>
      </w:r>
      <w:r w:rsidRPr="00B7196B">
        <w:t>。尽管可以同时使用母离子和子离子的</w:t>
      </w:r>
      <w:r w:rsidRPr="00B7196B">
        <w:rPr>
          <w:i/>
          <w:iCs/>
        </w:rPr>
        <w:t>质荷比</w:t>
      </w:r>
      <w:r w:rsidRPr="00B7196B">
        <w:t>值完整描述离子对列表，但如果没有化学式，</w:t>
      </w:r>
      <w:r w:rsidRPr="00B7196B">
        <w:t xml:space="preserve">Skyline </w:t>
      </w:r>
      <w:r w:rsidRPr="00B7196B">
        <w:t>就无法提供同位素分布。因此，最好提供中性分子和加合物描述的化学式。</w:t>
      </w:r>
    </w:p>
    <w:p w14:paraId="265FF2AC" w14:textId="77777777" w:rsidR="00985632" w:rsidRPr="00B7196B" w:rsidRDefault="002925C6">
      <w:pPr>
        <w:pStyle w:val="Heading2"/>
        <w:rPr>
          <w:rFonts w:eastAsia="SimSun"/>
        </w:rPr>
      </w:pPr>
      <w:r w:rsidRPr="00B7196B">
        <w:rPr>
          <w:rFonts w:eastAsia="SimSun"/>
        </w:rPr>
        <w:t>插入离子对列表</w:t>
      </w:r>
    </w:p>
    <w:p w14:paraId="49ED8022" w14:textId="77777777" w:rsidR="00985632" w:rsidRPr="00B7196B" w:rsidRDefault="002925C6">
      <w:r w:rsidRPr="00B7196B">
        <w:t>要开始创建第一个以非蛋白质组分子为目标的</w:t>
      </w:r>
      <w:r w:rsidRPr="00B7196B">
        <w:t xml:space="preserve"> Skyline </w:t>
      </w:r>
      <w:r w:rsidRPr="00B7196B">
        <w:t>文档，请执行以下操作：</w:t>
      </w:r>
    </w:p>
    <w:p w14:paraId="3759756A" w14:textId="77777777" w:rsidR="00985632" w:rsidRPr="00B7196B" w:rsidRDefault="002925C6">
      <w:pPr>
        <w:pStyle w:val="ListParagraph"/>
        <w:numPr>
          <w:ilvl w:val="0"/>
          <w:numId w:val="4"/>
        </w:numPr>
      </w:pPr>
      <w:r w:rsidRPr="00B7196B">
        <w:t>在教程文件夹中找到</w:t>
      </w:r>
      <w:r w:rsidRPr="00B7196B">
        <w:t>“SMTutorial_TransitionList.csv”</w:t>
      </w:r>
      <w:r w:rsidRPr="00B7196B">
        <w:t>文件，然后在</w:t>
      </w:r>
      <w:r w:rsidRPr="00B7196B">
        <w:t xml:space="preserve"> Excel </w:t>
      </w:r>
      <w:r w:rsidRPr="00B7196B">
        <w:t>中打开。</w:t>
      </w:r>
      <w:r w:rsidRPr="00B7196B">
        <w:t xml:space="preserve"> </w:t>
      </w:r>
    </w:p>
    <w:p w14:paraId="0281FC5A" w14:textId="2D7AD838" w:rsidR="005A0418" w:rsidRPr="00B7196B" w:rsidRDefault="00B92E9A" w:rsidP="00E85F62">
      <w:pPr>
        <w:spacing w:after="0" w:line="240" w:lineRule="auto"/>
      </w:pPr>
      <w:r w:rsidRPr="00083EDC">
        <w:rPr>
          <w:highlight w:val="yellow"/>
        </w:rPr>
        <w:t>您</w:t>
      </w:r>
      <w:r w:rsidRPr="00083EDC">
        <w:rPr>
          <w:rFonts w:hint="eastAsia"/>
          <w:highlight w:val="yellow"/>
        </w:rPr>
        <w:t>会看到</w:t>
      </w:r>
      <w:r w:rsidRPr="00083EDC">
        <w:rPr>
          <w:highlight w:val="yellow"/>
        </w:rPr>
        <w:t>以下值</w:t>
      </w:r>
      <w:r w:rsidRPr="00083EDC">
        <w:rPr>
          <w:rFonts w:hint="eastAsia"/>
          <w:highlight w:val="yellow"/>
        </w:rPr>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985632" w:rsidRPr="00B7196B" w14:paraId="69D11755"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4FBABDF8" w14:textId="77777777" w:rsidR="00985632" w:rsidRPr="00B7196B" w:rsidRDefault="002925C6">
            <w:pPr>
              <w:spacing w:after="0" w:line="240" w:lineRule="auto"/>
              <w:rPr>
                <w:color w:val="000000"/>
                <w:sz w:val="14"/>
                <w:szCs w:val="14"/>
              </w:rPr>
            </w:pPr>
            <w:r w:rsidRPr="00B7196B">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4A16B28E" w14:textId="77777777" w:rsidR="00985632" w:rsidRPr="00B7196B" w:rsidRDefault="002925C6">
            <w:pPr>
              <w:spacing w:after="0" w:line="240" w:lineRule="auto"/>
              <w:rPr>
                <w:color w:val="000000"/>
                <w:sz w:val="14"/>
                <w:szCs w:val="14"/>
              </w:rPr>
            </w:pPr>
            <w:r w:rsidRPr="00B7196B">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63CCCBCC" w14:textId="77777777" w:rsidR="00985632" w:rsidRPr="00B7196B" w:rsidRDefault="002925C6">
            <w:pPr>
              <w:spacing w:after="0" w:line="240" w:lineRule="auto"/>
              <w:rPr>
                <w:color w:val="000000"/>
                <w:sz w:val="14"/>
                <w:szCs w:val="14"/>
              </w:rPr>
            </w:pPr>
            <w:r w:rsidRPr="00B7196B">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42B3459F" w14:textId="77777777" w:rsidR="00985632" w:rsidRPr="00B7196B" w:rsidRDefault="002925C6">
            <w:pPr>
              <w:spacing w:after="0" w:line="240" w:lineRule="auto"/>
              <w:rPr>
                <w:color w:val="000000"/>
                <w:sz w:val="14"/>
                <w:szCs w:val="14"/>
              </w:rPr>
            </w:pPr>
            <w:r w:rsidRPr="00B7196B">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7282CFE8" w14:textId="77777777" w:rsidR="00985632" w:rsidRPr="00B7196B" w:rsidRDefault="002925C6">
            <w:pPr>
              <w:spacing w:after="0" w:line="240" w:lineRule="auto"/>
              <w:rPr>
                <w:color w:val="000000"/>
                <w:sz w:val="14"/>
                <w:szCs w:val="14"/>
              </w:rPr>
            </w:pPr>
            <w:r w:rsidRPr="00B7196B">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1F6EEDBF" w14:textId="77777777" w:rsidR="00985632" w:rsidRPr="00B7196B" w:rsidRDefault="002925C6">
            <w:pPr>
              <w:spacing w:after="0" w:line="240" w:lineRule="auto"/>
              <w:rPr>
                <w:color w:val="000000"/>
                <w:sz w:val="14"/>
                <w:szCs w:val="14"/>
              </w:rPr>
            </w:pPr>
            <w:r w:rsidRPr="00B7196B">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7DA3729A" w14:textId="77777777" w:rsidR="00985632" w:rsidRPr="00B7196B" w:rsidRDefault="002925C6">
            <w:pPr>
              <w:spacing w:after="0" w:line="240" w:lineRule="auto"/>
              <w:rPr>
                <w:color w:val="000000"/>
                <w:sz w:val="14"/>
                <w:szCs w:val="14"/>
              </w:rPr>
            </w:pPr>
            <w:r w:rsidRPr="00B7196B">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02708352" w14:textId="77777777" w:rsidR="00985632" w:rsidRPr="00B7196B" w:rsidRDefault="002925C6">
            <w:pPr>
              <w:spacing w:after="0" w:line="240" w:lineRule="auto"/>
              <w:rPr>
                <w:color w:val="000000"/>
                <w:sz w:val="14"/>
                <w:szCs w:val="14"/>
              </w:rPr>
            </w:pPr>
            <w:r w:rsidRPr="00B7196B">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316AA08E" w14:textId="77777777" w:rsidR="00985632" w:rsidRPr="00B7196B" w:rsidRDefault="002925C6">
            <w:pPr>
              <w:spacing w:after="0" w:line="240" w:lineRule="auto"/>
              <w:rPr>
                <w:color w:val="000000"/>
                <w:sz w:val="14"/>
                <w:szCs w:val="14"/>
              </w:rPr>
            </w:pPr>
            <w:r w:rsidRPr="00B7196B">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629E312B" w14:textId="77777777" w:rsidR="00985632" w:rsidRPr="00B7196B" w:rsidRDefault="002925C6">
            <w:pPr>
              <w:spacing w:after="0" w:line="240" w:lineRule="auto"/>
              <w:rPr>
                <w:color w:val="000000"/>
                <w:sz w:val="14"/>
                <w:szCs w:val="14"/>
              </w:rPr>
            </w:pPr>
            <w:r w:rsidRPr="00B7196B">
              <w:rPr>
                <w:color w:val="000000"/>
                <w:sz w:val="14"/>
              </w:rPr>
              <w:t>Label</w:t>
            </w:r>
          </w:p>
        </w:tc>
      </w:tr>
      <w:tr w:rsidR="00985632" w:rsidRPr="00B7196B" w14:paraId="56598AD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5791A7B"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1F9AB29"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422832DD" w14:textId="77777777" w:rsidR="00985632" w:rsidRPr="00B7196B" w:rsidRDefault="002925C6">
            <w:pPr>
              <w:spacing w:after="0" w:line="240" w:lineRule="auto"/>
              <w:rPr>
                <w:color w:val="000000"/>
                <w:sz w:val="14"/>
                <w:szCs w:val="14"/>
              </w:rPr>
            </w:pPr>
            <w:r w:rsidRPr="00B7196B">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1B342280"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A1C56A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C350973"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49B8773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4C33FBE" w14:textId="77777777" w:rsidR="00985632" w:rsidRPr="00B7196B" w:rsidRDefault="002925C6">
            <w:pPr>
              <w:spacing w:after="0" w:line="240" w:lineRule="auto"/>
              <w:jc w:val="right"/>
              <w:rPr>
                <w:color w:val="000000"/>
                <w:sz w:val="14"/>
                <w:szCs w:val="14"/>
              </w:rPr>
            </w:pPr>
            <w:r w:rsidRPr="00B7196B">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11713B0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FF2880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427A2A1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4308EE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E73F96"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637F2725" w14:textId="77777777" w:rsidR="00985632" w:rsidRPr="00B7196B" w:rsidRDefault="002925C6">
            <w:pPr>
              <w:spacing w:after="0" w:line="240" w:lineRule="auto"/>
              <w:rPr>
                <w:color w:val="000000"/>
                <w:sz w:val="14"/>
                <w:szCs w:val="14"/>
              </w:rPr>
            </w:pPr>
            <w:r w:rsidRPr="00B7196B">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200DA57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92673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98F0C76"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7FDDF6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14226FC" w14:textId="77777777" w:rsidR="00985632" w:rsidRPr="00B7196B" w:rsidRDefault="002925C6">
            <w:pPr>
              <w:spacing w:after="0" w:line="240" w:lineRule="auto"/>
              <w:jc w:val="right"/>
              <w:rPr>
                <w:color w:val="000000"/>
                <w:sz w:val="14"/>
                <w:szCs w:val="14"/>
              </w:rPr>
            </w:pPr>
            <w:r w:rsidRPr="00B7196B">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61DE3E2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60254C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5E63F38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3AE3E46"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E97F5EC" w14:textId="77777777" w:rsidR="00985632" w:rsidRPr="00B7196B" w:rsidRDefault="002925C6">
            <w:pPr>
              <w:spacing w:after="0" w:line="240" w:lineRule="auto"/>
              <w:rPr>
                <w:color w:val="000000"/>
                <w:sz w:val="14"/>
                <w:szCs w:val="14"/>
              </w:rPr>
            </w:pPr>
            <w:r w:rsidRPr="00B7196B">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16C22731"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31664F14"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CF488A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C2B7F6F"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7BC47619"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AF3A6CD"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3052DAE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A5380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5AEC78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838EA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103ED50"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4EB3F7B2"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6932352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2D78E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982F833"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107899A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DABE020"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45C235DE"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699646F"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AEACCD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D2A1BCE"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3796E6C"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148E151B" w14:textId="77777777" w:rsidR="00985632" w:rsidRPr="00B7196B" w:rsidRDefault="002925C6">
            <w:pPr>
              <w:spacing w:after="0" w:line="240" w:lineRule="auto"/>
              <w:rPr>
                <w:color w:val="000000"/>
                <w:sz w:val="14"/>
                <w:szCs w:val="14"/>
              </w:rPr>
            </w:pPr>
            <w:r w:rsidRPr="00B7196B">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29CC67A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1B055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4CD947B"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5DC5D8E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A1EBB76" w14:textId="77777777" w:rsidR="00985632" w:rsidRPr="00B7196B" w:rsidRDefault="002925C6">
            <w:pPr>
              <w:spacing w:after="0" w:line="240" w:lineRule="auto"/>
              <w:jc w:val="right"/>
              <w:rPr>
                <w:color w:val="000000"/>
                <w:sz w:val="14"/>
                <w:szCs w:val="14"/>
              </w:rPr>
            </w:pPr>
            <w:r w:rsidRPr="00B7196B">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580A516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EE24E83"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3A38142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CC1E285"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51BF6FC"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5CDF0640"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72FFA3E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43EFEC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BFEA17"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0841BC4"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72A1CDF" w14:textId="77777777" w:rsidR="00985632" w:rsidRPr="00B7196B" w:rsidRDefault="002925C6">
            <w:pPr>
              <w:spacing w:after="0" w:line="240" w:lineRule="auto"/>
              <w:jc w:val="right"/>
              <w:rPr>
                <w:color w:val="000000"/>
                <w:sz w:val="14"/>
                <w:szCs w:val="14"/>
              </w:rPr>
            </w:pPr>
            <w:r w:rsidRPr="00B7196B">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25A27BB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70FA1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38AFDF9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46B2D43"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EB4232D"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0FB66C43"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64640401" w14:textId="77777777" w:rsidR="00985632" w:rsidRPr="00B7196B" w:rsidRDefault="002925C6">
            <w:pPr>
              <w:spacing w:after="0" w:line="240" w:lineRule="auto"/>
              <w:rPr>
                <w:color w:val="000000"/>
                <w:sz w:val="14"/>
                <w:szCs w:val="14"/>
              </w:rPr>
            </w:pPr>
            <w:r w:rsidRPr="00B7196B">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6BFA870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51A401B"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B1A005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F8BA362" w14:textId="77777777" w:rsidR="00985632" w:rsidRPr="00B7196B" w:rsidRDefault="002925C6">
            <w:pPr>
              <w:spacing w:after="0" w:line="240" w:lineRule="auto"/>
              <w:jc w:val="right"/>
              <w:rPr>
                <w:color w:val="000000"/>
                <w:sz w:val="14"/>
                <w:szCs w:val="14"/>
              </w:rPr>
            </w:pPr>
            <w:r w:rsidRPr="00B7196B">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7B07ACA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077A2D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0D9818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E2250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677C31"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3E14249D" w14:textId="77777777" w:rsidR="00985632" w:rsidRPr="00B7196B" w:rsidRDefault="002925C6">
            <w:pPr>
              <w:spacing w:after="0" w:line="240" w:lineRule="auto"/>
              <w:rPr>
                <w:color w:val="000000"/>
                <w:sz w:val="14"/>
                <w:szCs w:val="14"/>
              </w:rPr>
            </w:pPr>
            <w:r w:rsidRPr="00B7196B">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25CD797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6B8DF2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D55EC15"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344EA05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76A2B15"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F0399A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82B3B8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E79D0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EE106F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9D51F0D"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40151016" w14:textId="77777777" w:rsidR="00985632" w:rsidRPr="00B7196B" w:rsidRDefault="002925C6">
            <w:pPr>
              <w:spacing w:after="0" w:line="240" w:lineRule="auto"/>
              <w:rPr>
                <w:color w:val="000000"/>
                <w:sz w:val="14"/>
                <w:szCs w:val="14"/>
              </w:rPr>
            </w:pPr>
            <w:r w:rsidRPr="00B7196B">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0316F81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337FA2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853AD6"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532EEDD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6769F5" w14:textId="77777777" w:rsidR="00985632" w:rsidRPr="00B7196B" w:rsidRDefault="002925C6">
            <w:pPr>
              <w:spacing w:after="0" w:line="240" w:lineRule="auto"/>
              <w:jc w:val="right"/>
              <w:rPr>
                <w:color w:val="000000"/>
                <w:sz w:val="14"/>
                <w:szCs w:val="14"/>
              </w:rPr>
            </w:pPr>
            <w:r w:rsidRPr="00B7196B">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7C58CAD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69CCE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4CA07AE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E7F0169"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965EF16"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69205F2"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1AFADE6C"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5338FF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627533F"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6DB1612A"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8E97AD3" w14:textId="77777777" w:rsidR="00985632" w:rsidRPr="00B7196B" w:rsidRDefault="002925C6">
            <w:pPr>
              <w:spacing w:after="0" w:line="240" w:lineRule="auto"/>
              <w:jc w:val="right"/>
              <w:rPr>
                <w:color w:val="000000"/>
                <w:sz w:val="14"/>
                <w:szCs w:val="14"/>
              </w:rPr>
            </w:pPr>
            <w:r w:rsidRPr="00B7196B">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4019C0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ED674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869641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397641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1E738A5"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E74E291"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2524993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817745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6D78D92"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65ECA9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D8EF7AB"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00C03BC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9C22745"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21FE5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E310252"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932E054"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4FD4B681"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2E6A515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FBF9F0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454F6D"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F04C7B0"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56D8288" w14:textId="77777777" w:rsidR="00985632" w:rsidRPr="00B7196B" w:rsidRDefault="002925C6">
            <w:pPr>
              <w:spacing w:after="0" w:line="240" w:lineRule="auto"/>
              <w:jc w:val="right"/>
              <w:rPr>
                <w:color w:val="000000"/>
                <w:sz w:val="14"/>
                <w:szCs w:val="14"/>
              </w:rPr>
            </w:pPr>
            <w:r w:rsidRPr="00B7196B">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45355BD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B114F67"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E9B29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CB089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0B882E0C"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25B2B0D"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7E8F370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3F3FA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0797296"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E2DAF9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9B54E06" w14:textId="77777777" w:rsidR="00985632" w:rsidRPr="00B7196B" w:rsidRDefault="002925C6">
            <w:pPr>
              <w:spacing w:after="0" w:line="240" w:lineRule="auto"/>
              <w:jc w:val="right"/>
              <w:rPr>
                <w:color w:val="000000"/>
                <w:sz w:val="14"/>
                <w:szCs w:val="14"/>
              </w:rPr>
            </w:pPr>
            <w:r w:rsidRPr="00B7196B">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3B7F42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C19A35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34EDE2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1901921"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020D01E"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5DCF388" w14:textId="77777777" w:rsidR="00985632" w:rsidRPr="00B7196B" w:rsidRDefault="002925C6">
            <w:pPr>
              <w:spacing w:after="0" w:line="240" w:lineRule="auto"/>
              <w:rPr>
                <w:color w:val="000000"/>
                <w:sz w:val="14"/>
                <w:szCs w:val="14"/>
              </w:rPr>
            </w:pPr>
            <w:r w:rsidRPr="00B7196B">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587759B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5B962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4058C7D"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43EB812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CC5DA81" w14:textId="77777777" w:rsidR="00985632" w:rsidRPr="00B7196B" w:rsidRDefault="002925C6">
            <w:pPr>
              <w:spacing w:after="0" w:line="240" w:lineRule="auto"/>
              <w:jc w:val="right"/>
              <w:rPr>
                <w:color w:val="000000"/>
                <w:sz w:val="14"/>
                <w:szCs w:val="14"/>
              </w:rPr>
            </w:pPr>
            <w:r w:rsidRPr="00B7196B">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0D5C68F3"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D32DCD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306E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3AE356B"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D44383D"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D2E6B5B" w14:textId="77777777" w:rsidR="00985632" w:rsidRPr="00B7196B" w:rsidRDefault="002925C6">
            <w:pPr>
              <w:spacing w:after="0" w:line="240" w:lineRule="auto"/>
              <w:rPr>
                <w:color w:val="000000"/>
                <w:sz w:val="14"/>
                <w:szCs w:val="14"/>
              </w:rPr>
            </w:pPr>
            <w:r w:rsidRPr="00B7196B">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18D94AD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317F5B6"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93A3364"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38D248D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6420F56" w14:textId="77777777" w:rsidR="00985632" w:rsidRPr="00B7196B" w:rsidRDefault="002925C6">
            <w:pPr>
              <w:spacing w:after="0" w:line="240" w:lineRule="auto"/>
              <w:jc w:val="right"/>
              <w:rPr>
                <w:color w:val="000000"/>
                <w:sz w:val="14"/>
                <w:szCs w:val="14"/>
              </w:rPr>
            </w:pPr>
            <w:r w:rsidRPr="00B7196B">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5F535A44"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BBABEA5"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D6FBC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B0DC9F2"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0B0947FF"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7E1BB782" w14:textId="77777777" w:rsidR="00985632" w:rsidRPr="00B7196B" w:rsidRDefault="002925C6">
            <w:pPr>
              <w:spacing w:after="0" w:line="240" w:lineRule="auto"/>
              <w:rPr>
                <w:color w:val="000000"/>
                <w:sz w:val="14"/>
                <w:szCs w:val="14"/>
              </w:rPr>
            </w:pPr>
            <w:r w:rsidRPr="00B7196B">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085BE71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8BC664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EAD3365"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559995F6"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1AEA58"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239CDBA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3A2890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753280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28FA36F"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3B7DB470"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608001BB" w14:textId="77777777" w:rsidR="00985632" w:rsidRPr="00B7196B" w:rsidRDefault="002925C6">
            <w:pPr>
              <w:spacing w:after="0" w:line="240" w:lineRule="auto"/>
              <w:rPr>
                <w:color w:val="000000"/>
                <w:sz w:val="14"/>
                <w:szCs w:val="14"/>
              </w:rPr>
            </w:pPr>
            <w:r w:rsidRPr="00B7196B">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29CF42FE"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F49DED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FF7C743"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7FA41C4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5DE69F9"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509451B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0EE424"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23CE49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C342E93" w14:textId="77777777" w:rsidR="00985632" w:rsidRPr="00B7196B" w:rsidRDefault="002925C6">
            <w:pPr>
              <w:spacing w:after="0" w:line="240" w:lineRule="auto"/>
              <w:rPr>
                <w:color w:val="000000"/>
                <w:sz w:val="14"/>
                <w:szCs w:val="14"/>
              </w:rPr>
            </w:pPr>
            <w:r w:rsidRPr="00B7196B">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18EB8B8E" w14:textId="77777777" w:rsidR="00985632" w:rsidRPr="00B7196B" w:rsidRDefault="002925C6">
            <w:pPr>
              <w:spacing w:after="0" w:line="240" w:lineRule="auto"/>
              <w:rPr>
                <w:color w:val="000000"/>
                <w:sz w:val="14"/>
                <w:szCs w:val="14"/>
              </w:rPr>
            </w:pPr>
            <w:r w:rsidRPr="00B7196B">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1F558B5F" w14:textId="77777777" w:rsidR="00985632" w:rsidRPr="00B7196B" w:rsidRDefault="002925C6">
            <w:pPr>
              <w:spacing w:after="0" w:line="240" w:lineRule="auto"/>
              <w:rPr>
                <w:color w:val="000000"/>
                <w:sz w:val="14"/>
                <w:szCs w:val="14"/>
              </w:rPr>
            </w:pPr>
            <w:r w:rsidRPr="00B7196B">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2FD08B9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E88C02D"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417CC1"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5E5BBC1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4AF514" w14:textId="77777777" w:rsidR="00985632" w:rsidRPr="00B7196B" w:rsidRDefault="002925C6">
            <w:pPr>
              <w:spacing w:after="0" w:line="240" w:lineRule="auto"/>
              <w:jc w:val="right"/>
              <w:rPr>
                <w:color w:val="000000"/>
                <w:sz w:val="14"/>
                <w:szCs w:val="14"/>
              </w:rPr>
            </w:pPr>
            <w:r w:rsidRPr="00B7196B">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56A8C16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30F7A2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4D913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E81A62" w14:textId="77777777" w:rsidR="00985632" w:rsidRPr="00B7196B" w:rsidRDefault="002925C6">
            <w:pPr>
              <w:spacing w:after="0" w:line="240" w:lineRule="auto"/>
              <w:rPr>
                <w:color w:val="000000"/>
                <w:sz w:val="14"/>
                <w:szCs w:val="14"/>
              </w:rPr>
            </w:pPr>
            <w:r w:rsidRPr="00B7196B">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524906FB" w14:textId="77777777" w:rsidR="00985632" w:rsidRPr="00B7196B" w:rsidRDefault="002925C6">
            <w:pPr>
              <w:spacing w:after="0" w:line="240" w:lineRule="auto"/>
              <w:rPr>
                <w:color w:val="000000"/>
                <w:sz w:val="14"/>
                <w:szCs w:val="14"/>
              </w:rPr>
            </w:pPr>
            <w:r w:rsidRPr="00B7196B">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569D9BCE" w14:textId="77777777" w:rsidR="00985632" w:rsidRPr="00B7196B" w:rsidRDefault="002925C6">
            <w:pPr>
              <w:spacing w:after="0" w:line="240" w:lineRule="auto"/>
              <w:rPr>
                <w:color w:val="000000"/>
                <w:sz w:val="14"/>
                <w:szCs w:val="14"/>
              </w:rPr>
            </w:pPr>
            <w:r w:rsidRPr="00B7196B">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776F18C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C15AC0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6759BED"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48EBB807"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5FFB1B9" w14:textId="77777777" w:rsidR="00985632" w:rsidRPr="00B7196B" w:rsidRDefault="002925C6">
            <w:pPr>
              <w:spacing w:after="0" w:line="240" w:lineRule="auto"/>
              <w:jc w:val="right"/>
              <w:rPr>
                <w:color w:val="000000"/>
                <w:sz w:val="14"/>
                <w:szCs w:val="14"/>
              </w:rPr>
            </w:pPr>
            <w:r w:rsidRPr="00B7196B">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0D51BD2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3D17A4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1A879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8C9FD58"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0809028C" w14:textId="77777777" w:rsidR="00985632" w:rsidRPr="00B7196B" w:rsidRDefault="002925C6">
            <w:pPr>
              <w:spacing w:after="0" w:line="240" w:lineRule="auto"/>
              <w:rPr>
                <w:color w:val="000000"/>
                <w:sz w:val="14"/>
                <w:szCs w:val="14"/>
              </w:rPr>
            </w:pPr>
            <w:r w:rsidRPr="00B7196B">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5CB365B6" w14:textId="77777777" w:rsidR="00985632" w:rsidRPr="00B7196B" w:rsidRDefault="002925C6">
            <w:pPr>
              <w:spacing w:after="0" w:line="240" w:lineRule="auto"/>
              <w:rPr>
                <w:color w:val="000000"/>
                <w:sz w:val="14"/>
                <w:szCs w:val="14"/>
              </w:rPr>
            </w:pPr>
            <w:r w:rsidRPr="00B7196B">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6951E170" w14:textId="77777777" w:rsidR="00985632" w:rsidRPr="00B7196B" w:rsidRDefault="002925C6">
            <w:pPr>
              <w:spacing w:after="0" w:line="240" w:lineRule="auto"/>
              <w:rPr>
                <w:color w:val="000000"/>
                <w:sz w:val="14"/>
                <w:szCs w:val="14"/>
              </w:rPr>
            </w:pPr>
            <w:r w:rsidRPr="00B7196B">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05427C3A"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2A47E2E" w14:textId="77777777" w:rsidR="00985632" w:rsidRPr="00B7196B" w:rsidRDefault="002925C6">
            <w:pPr>
              <w:spacing w:after="0" w:line="240" w:lineRule="auto"/>
              <w:jc w:val="right"/>
              <w:rPr>
                <w:color w:val="000000"/>
                <w:sz w:val="14"/>
                <w:szCs w:val="14"/>
              </w:rPr>
            </w:pPr>
            <w:r w:rsidRPr="00B7196B">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5B89A4FE"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8B8EE5" w14:textId="77777777" w:rsidR="00985632" w:rsidRPr="00B7196B" w:rsidRDefault="002925C6">
            <w:pPr>
              <w:spacing w:after="0" w:line="240" w:lineRule="auto"/>
              <w:jc w:val="right"/>
              <w:rPr>
                <w:color w:val="000000"/>
                <w:sz w:val="14"/>
                <w:szCs w:val="14"/>
              </w:rPr>
            </w:pPr>
            <w:r w:rsidRPr="00B7196B">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66F5D33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FB5A226"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B814A3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2D06207"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3F4D8CF8" w14:textId="77777777" w:rsidR="00985632" w:rsidRPr="00B7196B" w:rsidRDefault="002925C6">
            <w:pPr>
              <w:spacing w:after="0" w:line="240" w:lineRule="auto"/>
              <w:rPr>
                <w:color w:val="000000"/>
                <w:sz w:val="14"/>
                <w:szCs w:val="14"/>
              </w:rPr>
            </w:pPr>
            <w:r w:rsidRPr="00B7196B">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1D25EBA0" w14:textId="77777777" w:rsidR="00985632" w:rsidRPr="00B7196B" w:rsidRDefault="002925C6">
            <w:pPr>
              <w:spacing w:after="0" w:line="240" w:lineRule="auto"/>
              <w:rPr>
                <w:color w:val="000000"/>
                <w:sz w:val="14"/>
                <w:szCs w:val="14"/>
              </w:rPr>
            </w:pPr>
            <w:r w:rsidRPr="00B7196B">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52CD115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01E597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75B32E6" w14:textId="77777777" w:rsidR="00985632" w:rsidRPr="00B7196B" w:rsidRDefault="002925C6">
            <w:pPr>
              <w:spacing w:after="0" w:line="240" w:lineRule="auto"/>
              <w:jc w:val="right"/>
              <w:rPr>
                <w:color w:val="000000"/>
                <w:sz w:val="14"/>
                <w:szCs w:val="14"/>
              </w:rPr>
            </w:pPr>
            <w:r w:rsidRPr="00B7196B">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10BC87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BA28EAC" w14:textId="77777777" w:rsidR="00985632" w:rsidRPr="00B7196B" w:rsidRDefault="002925C6">
            <w:pPr>
              <w:spacing w:after="0" w:line="240" w:lineRule="auto"/>
              <w:jc w:val="right"/>
              <w:rPr>
                <w:color w:val="000000"/>
                <w:sz w:val="14"/>
                <w:szCs w:val="14"/>
              </w:rPr>
            </w:pPr>
            <w:r w:rsidRPr="00B7196B">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16482EA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A33AD03" w14:textId="77777777" w:rsidR="00985632" w:rsidRPr="00B7196B" w:rsidRDefault="002925C6">
            <w:pPr>
              <w:spacing w:after="0" w:line="240" w:lineRule="auto"/>
              <w:rPr>
                <w:color w:val="000000"/>
                <w:sz w:val="14"/>
                <w:szCs w:val="14"/>
              </w:rPr>
            </w:pPr>
            <w:r w:rsidRPr="00B7196B">
              <w:rPr>
                <w:color w:val="000000"/>
                <w:sz w:val="14"/>
              </w:rPr>
              <w:t> </w:t>
            </w:r>
          </w:p>
        </w:tc>
      </w:tr>
    </w:tbl>
    <w:p w14:paraId="0A082E8B" w14:textId="4DC5C62C" w:rsidR="007D7FBE" w:rsidRPr="00083EDC" w:rsidRDefault="00B92E9A" w:rsidP="007D7FBE">
      <w:pPr>
        <w:pStyle w:val="ListParagraph"/>
        <w:numPr>
          <w:ilvl w:val="0"/>
          <w:numId w:val="4"/>
        </w:numPr>
        <w:spacing w:before="240"/>
        <w:rPr>
          <w:highlight w:val="yellow"/>
        </w:rPr>
      </w:pPr>
      <w:r w:rsidRPr="00083EDC">
        <w:rPr>
          <w:highlight w:val="yellow"/>
        </w:rPr>
        <w:t>在</w:t>
      </w:r>
      <w:r w:rsidRPr="00083EDC">
        <w:rPr>
          <w:rFonts w:hint="eastAsia"/>
          <w:highlight w:val="yellow"/>
        </w:rPr>
        <w:t xml:space="preserve"> </w:t>
      </w:r>
      <w:r w:rsidRPr="00083EDC">
        <w:rPr>
          <w:highlight w:val="yellow"/>
        </w:rPr>
        <w:t xml:space="preserve">Excel </w:t>
      </w:r>
      <w:r w:rsidRPr="00083EDC">
        <w:rPr>
          <w:highlight w:val="yellow"/>
        </w:rPr>
        <w:t>中选择</w:t>
      </w:r>
      <w:r w:rsidRPr="00083EDC">
        <w:rPr>
          <w:rFonts w:hint="eastAsia"/>
          <w:highlight w:val="yellow"/>
        </w:rPr>
        <w:t>该</w:t>
      </w:r>
      <w:r w:rsidRPr="00083EDC">
        <w:rPr>
          <w:highlight w:val="yellow"/>
        </w:rPr>
        <w:t>离子对列表的行和列，包括标题行，然后</w:t>
      </w:r>
      <w:r w:rsidRPr="00083EDC">
        <w:rPr>
          <w:rFonts w:hint="eastAsia"/>
          <w:b/>
          <w:highlight w:val="yellow"/>
        </w:rPr>
        <w:t>复制</w:t>
      </w:r>
      <w:r w:rsidRPr="00083EDC">
        <w:rPr>
          <w:rFonts w:hint="eastAsia"/>
          <w:highlight w:val="yellow"/>
        </w:rPr>
        <w:t xml:space="preserve"> </w:t>
      </w:r>
      <w:r w:rsidRPr="00083EDC">
        <w:rPr>
          <w:highlight w:val="yellow"/>
        </w:rPr>
        <w:t>(Ctrl-C)</w:t>
      </w:r>
      <w:r w:rsidRPr="00083EDC">
        <w:rPr>
          <w:highlight w:val="yellow"/>
        </w:rPr>
        <w:t>。</w:t>
      </w:r>
    </w:p>
    <w:p w14:paraId="76EE3DD2" w14:textId="77777777" w:rsidR="007D7FBE" w:rsidRPr="00083EDC" w:rsidRDefault="007D7FBE" w:rsidP="007D7FBE">
      <w:pPr>
        <w:pStyle w:val="ListParagraph"/>
        <w:numPr>
          <w:ilvl w:val="0"/>
          <w:numId w:val="4"/>
        </w:numPr>
        <w:rPr>
          <w:highlight w:val="yellow"/>
        </w:rPr>
      </w:pPr>
      <w:r w:rsidRPr="00083EDC">
        <w:rPr>
          <w:highlight w:val="yellow"/>
        </w:rPr>
        <w:t>在</w:t>
      </w:r>
      <w:r w:rsidRPr="00083EDC">
        <w:rPr>
          <w:highlight w:val="yellow"/>
        </w:rPr>
        <w:t xml:space="preserve"> Skyline </w:t>
      </w:r>
      <w:r w:rsidRPr="00083EDC">
        <w:rPr>
          <w:b/>
          <w:highlight w:val="yellow"/>
        </w:rPr>
        <w:t>编辑</w:t>
      </w:r>
      <w:r w:rsidRPr="00083EDC">
        <w:rPr>
          <w:highlight w:val="yellow"/>
        </w:rPr>
        <w:t>菜单上选择</w:t>
      </w:r>
      <w:r w:rsidRPr="00083EDC">
        <w:rPr>
          <w:b/>
          <w:highlight w:val="yellow"/>
        </w:rPr>
        <w:t>插入</w:t>
      </w:r>
      <w:r w:rsidRPr="00083EDC">
        <w:rPr>
          <w:highlight w:val="yellow"/>
        </w:rPr>
        <w:t>，然后单击</w:t>
      </w:r>
      <w:r w:rsidRPr="00083EDC">
        <w:rPr>
          <w:b/>
          <w:highlight w:val="yellow"/>
        </w:rPr>
        <w:t>离子对列表</w:t>
      </w:r>
      <w:r w:rsidRPr="00083EDC">
        <w:rPr>
          <w:highlight w:val="yellow"/>
        </w:rPr>
        <w:t>。</w:t>
      </w:r>
    </w:p>
    <w:p w14:paraId="2CC68B64" w14:textId="58C612B7"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插入离子对列表</w:t>
      </w:r>
      <w:r w:rsidRPr="00083EDC">
        <w:rPr>
          <w:highlight w:val="yellow"/>
        </w:rPr>
        <w:t>表单，</w:t>
      </w:r>
      <w:r w:rsidRPr="00083EDC">
        <w:rPr>
          <w:rFonts w:hint="eastAsia"/>
          <w:highlight w:val="yellow"/>
        </w:rPr>
        <w:t>如下所示：</w:t>
      </w:r>
    </w:p>
    <w:p w14:paraId="57DE3698" w14:textId="799054D1" w:rsidR="007D7FBE" w:rsidRPr="00B7196B" w:rsidRDefault="00E85F62" w:rsidP="007D7FBE">
      <w:r w:rsidRPr="00B7196B">
        <w:rPr>
          <w:noProof/>
        </w:rPr>
        <w:drawing>
          <wp:inline distT="0" distB="0" distL="0" distR="0" wp14:anchorId="3112BDDA" wp14:editId="370A2BA3">
            <wp:extent cx="5580952" cy="2790476"/>
            <wp:effectExtent l="0" t="0" r="127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4"/>
                    <a:stretch>
                      <a:fillRect/>
                    </a:stretch>
                  </pic:blipFill>
                  <pic:spPr>
                    <a:xfrm>
                      <a:off x="0" y="0"/>
                      <a:ext cx="5580952" cy="2790476"/>
                    </a:xfrm>
                    <a:prstGeom prst="rect">
                      <a:avLst/>
                    </a:prstGeom>
                  </pic:spPr>
                </pic:pic>
              </a:graphicData>
            </a:graphic>
          </wp:inline>
        </w:drawing>
      </w:r>
    </w:p>
    <w:p w14:paraId="02E15910" w14:textId="731C8F76" w:rsidR="007D7FBE" w:rsidRPr="00083EDC" w:rsidRDefault="00B92E9A" w:rsidP="007D7FBE">
      <w:pPr>
        <w:pStyle w:val="ListParagraph"/>
        <w:numPr>
          <w:ilvl w:val="0"/>
          <w:numId w:val="10"/>
        </w:numPr>
        <w:rPr>
          <w:highlight w:val="yellow"/>
        </w:rPr>
      </w:pPr>
      <w:r w:rsidRPr="00083EDC">
        <w:rPr>
          <w:highlight w:val="yellow"/>
        </w:rPr>
        <w:t>按</w:t>
      </w:r>
      <w:r w:rsidRPr="00083EDC">
        <w:rPr>
          <w:rFonts w:hint="eastAsia"/>
          <w:highlight w:val="yellow"/>
        </w:rPr>
        <w:t xml:space="preserve"> </w:t>
      </w:r>
      <w:r w:rsidRPr="00083EDC">
        <w:rPr>
          <w:b/>
          <w:highlight w:val="yellow"/>
        </w:rPr>
        <w:t xml:space="preserve">Ctrl-V </w:t>
      </w:r>
      <w:r w:rsidRPr="00083EDC">
        <w:rPr>
          <w:highlight w:val="yellow"/>
        </w:rPr>
        <w:t>将剪贴板上的信息粘贴到</w:t>
      </w:r>
      <w:r w:rsidRPr="00083EDC">
        <w:rPr>
          <w:rFonts w:hint="eastAsia"/>
          <w:highlight w:val="yellow"/>
        </w:rPr>
        <w:t xml:space="preserve"> </w:t>
      </w:r>
      <w:r w:rsidRPr="00083EDC">
        <w:rPr>
          <w:highlight w:val="yellow"/>
        </w:rPr>
        <w:t xml:space="preserve">Skyline </w:t>
      </w:r>
      <w:r w:rsidRPr="00083EDC">
        <w:rPr>
          <w:highlight w:val="yellow"/>
        </w:rPr>
        <w:t>中。</w:t>
      </w:r>
    </w:p>
    <w:p w14:paraId="1A22673F" w14:textId="430D3C64"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导入离子对列表：</w:t>
      </w:r>
      <w:r w:rsidR="00A1448D" w:rsidRPr="00083EDC">
        <w:rPr>
          <w:rFonts w:hint="eastAsia"/>
          <w:b/>
          <w:bCs/>
          <w:highlight w:val="yellow"/>
        </w:rPr>
        <w:t>标识</w:t>
      </w:r>
      <w:r w:rsidR="003605CF" w:rsidRPr="00083EDC">
        <w:rPr>
          <w:rFonts w:hint="eastAsia"/>
          <w:b/>
          <w:bCs/>
          <w:highlight w:val="yellow"/>
        </w:rPr>
        <w:t>列</w:t>
      </w:r>
      <w:r w:rsidRPr="00083EDC">
        <w:rPr>
          <w:rFonts w:hint="eastAsia"/>
          <w:highlight w:val="yellow"/>
        </w:rPr>
        <w:t>表单：</w:t>
      </w:r>
    </w:p>
    <w:p w14:paraId="34DFAAB7" w14:textId="0B5A6A57" w:rsidR="007D7FBE" w:rsidRPr="00B7196B" w:rsidRDefault="00E85F62" w:rsidP="007D7FBE">
      <w:r w:rsidRPr="00B7196B">
        <w:rPr>
          <w:noProof/>
        </w:rPr>
        <w:drawing>
          <wp:inline distT="0" distB="0" distL="0" distR="0" wp14:anchorId="26AE3844" wp14:editId="04A05D21">
            <wp:extent cx="5943600" cy="3256280"/>
            <wp:effectExtent l="0" t="0" r="0" b="0"/>
            <wp:docPr id="8" name="Picture 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able&#10;&#10;Description automatically generated"/>
                    <pic:cNvPicPr/>
                  </pic:nvPicPr>
                  <pic:blipFill>
                    <a:blip r:embed="rId15"/>
                    <a:stretch>
                      <a:fillRect/>
                    </a:stretch>
                  </pic:blipFill>
                  <pic:spPr>
                    <a:xfrm>
                      <a:off x="0" y="0"/>
                      <a:ext cx="5943600" cy="3256280"/>
                    </a:xfrm>
                    <a:prstGeom prst="rect">
                      <a:avLst/>
                    </a:prstGeom>
                  </pic:spPr>
                </pic:pic>
              </a:graphicData>
            </a:graphic>
          </wp:inline>
        </w:drawing>
      </w:r>
    </w:p>
    <w:p w14:paraId="03A4FC43" w14:textId="3983EA37" w:rsidR="007D7FBE" w:rsidRPr="00083EDC" w:rsidRDefault="00B92E9A" w:rsidP="007D7FBE">
      <w:pPr>
        <w:pStyle w:val="ListParagraph"/>
        <w:numPr>
          <w:ilvl w:val="0"/>
          <w:numId w:val="9"/>
        </w:numPr>
        <w:rPr>
          <w:highlight w:val="yellow"/>
        </w:rPr>
      </w:pPr>
      <w:r w:rsidRPr="00083EDC">
        <w:rPr>
          <w:highlight w:val="yellow"/>
        </w:rPr>
        <w:t>确保</w:t>
      </w:r>
      <w:r w:rsidRPr="00083EDC">
        <w:rPr>
          <w:rFonts w:hint="eastAsia"/>
          <w:highlight w:val="yellow"/>
        </w:rPr>
        <w:t>按下</w:t>
      </w:r>
      <w:r w:rsidR="003605CF" w:rsidRPr="00083EDC">
        <w:rPr>
          <w:rFonts w:hint="eastAsia"/>
          <w:b/>
          <w:bCs/>
          <w:highlight w:val="yellow"/>
        </w:rPr>
        <w:t>分子</w:t>
      </w:r>
      <w:r w:rsidRPr="00083EDC">
        <w:rPr>
          <w:highlight w:val="yellow"/>
        </w:rPr>
        <w:t>按钮。</w:t>
      </w:r>
    </w:p>
    <w:p w14:paraId="6B6E3848" w14:textId="14BD0A16" w:rsidR="007D7FBE" w:rsidRPr="00083EDC" w:rsidRDefault="00B92E9A" w:rsidP="007D7FBE">
      <w:pPr>
        <w:rPr>
          <w:highlight w:val="yellow"/>
        </w:rPr>
      </w:pPr>
      <w:r w:rsidRPr="00083EDC">
        <w:rPr>
          <w:rFonts w:hint="eastAsia"/>
          <w:highlight w:val="yellow"/>
        </w:rPr>
        <w:t>请</w:t>
      </w:r>
      <w:r w:rsidRPr="00083EDC">
        <w:rPr>
          <w:highlight w:val="yellow"/>
        </w:rPr>
        <w:t>注意，每一列都有一个下拉控件，</w:t>
      </w:r>
      <w:r w:rsidRPr="00083EDC">
        <w:rPr>
          <w:rFonts w:hint="eastAsia"/>
          <w:highlight w:val="yellow"/>
        </w:rPr>
        <w:t>用于指定</w:t>
      </w:r>
      <w:r w:rsidRPr="00083EDC">
        <w:rPr>
          <w:highlight w:val="yellow"/>
        </w:rPr>
        <w:t>列的类型。在</w:t>
      </w:r>
      <w:r w:rsidRPr="00083EDC">
        <w:rPr>
          <w:rFonts w:hint="eastAsia"/>
          <w:highlight w:val="yellow"/>
        </w:rPr>
        <w:t>本例中</w:t>
      </w:r>
      <w:r w:rsidRPr="00083EDC">
        <w:rPr>
          <w:highlight w:val="yellow"/>
        </w:rPr>
        <w:t>，</w:t>
      </w:r>
      <w:r w:rsidRPr="00083EDC">
        <w:rPr>
          <w:highlight w:val="yellow"/>
        </w:rPr>
        <w:t xml:space="preserve">Skyline </w:t>
      </w:r>
      <w:r w:rsidRPr="00083EDC">
        <w:rPr>
          <w:highlight w:val="yellow"/>
        </w:rPr>
        <w:t>成功</w:t>
      </w:r>
      <w:r w:rsidRPr="00083EDC">
        <w:rPr>
          <w:rFonts w:hint="eastAsia"/>
          <w:highlight w:val="yellow"/>
        </w:rPr>
        <w:t>确认了所有必要的列。</w:t>
      </w:r>
    </w:p>
    <w:p w14:paraId="7E7206DB" w14:textId="6587021E" w:rsidR="007D7FBE" w:rsidRPr="00083EDC" w:rsidRDefault="00B92E9A" w:rsidP="007D7FBE">
      <w:pPr>
        <w:pStyle w:val="ListParagraph"/>
        <w:numPr>
          <w:ilvl w:val="0"/>
          <w:numId w:val="9"/>
        </w:numPr>
        <w:rPr>
          <w:highlight w:val="yellow"/>
        </w:rPr>
      </w:pPr>
      <w:r w:rsidRPr="00083EDC">
        <w:rPr>
          <w:rFonts w:hint="eastAsia"/>
          <w:highlight w:val="yellow"/>
        </w:rPr>
        <w:t>单击</w:t>
      </w:r>
      <w:r w:rsidR="003605CF" w:rsidRPr="00083EDC">
        <w:rPr>
          <w:rFonts w:hint="eastAsia"/>
          <w:b/>
          <w:bCs/>
          <w:highlight w:val="yellow"/>
        </w:rPr>
        <w:t>确定</w:t>
      </w:r>
      <w:r w:rsidRPr="00083EDC">
        <w:rPr>
          <w:rFonts w:hint="eastAsia"/>
          <w:highlight w:val="yellow"/>
        </w:rPr>
        <w:t>按钮。</w:t>
      </w:r>
    </w:p>
    <w:p w14:paraId="777E048E" w14:textId="77777777" w:rsidR="00985632" w:rsidRPr="00B7196B" w:rsidRDefault="002925C6">
      <w:pPr>
        <w:pStyle w:val="Heading3"/>
        <w:rPr>
          <w:rFonts w:eastAsia="SimSun"/>
        </w:rPr>
      </w:pPr>
      <w:r w:rsidRPr="00B7196B">
        <w:rPr>
          <w:rFonts w:eastAsia="SimSun"/>
        </w:rPr>
        <w:t>关于离子</w:t>
      </w:r>
      <w:r w:rsidRPr="00B7196B">
        <w:rPr>
          <w:rFonts w:ascii="SimSun" w:eastAsia="SimSun" w:hAnsi="SimSun" w:cs="SimSun" w:hint="eastAsia"/>
        </w:rPr>
        <w:t>的</w:t>
      </w:r>
      <w:r w:rsidRPr="00B7196B">
        <w:rPr>
          <w:rFonts w:eastAsia="SimSun" w:hint="eastAsia"/>
        </w:rPr>
        <w:t>分子式</w:t>
      </w:r>
      <w:r w:rsidRPr="00B7196B">
        <w:rPr>
          <w:rFonts w:eastAsia="SimSun"/>
        </w:rPr>
        <w:t>和加合物描述的进一步注释</w:t>
      </w:r>
    </w:p>
    <w:p w14:paraId="3C7F751E" w14:textId="218CD939" w:rsidR="005A0418" w:rsidRPr="00B7196B" w:rsidRDefault="002925C6" w:rsidP="00E85F62">
      <w:r w:rsidRPr="00B7196B">
        <w:t>本例中有一些成对的轻</w:t>
      </w:r>
      <w:r w:rsidRPr="00B7196B">
        <w:t>/</w:t>
      </w:r>
      <w:r w:rsidRPr="00B7196B">
        <w:t>重同位素标记，例如</w:t>
      </w:r>
      <w:r w:rsidRPr="00B7196B">
        <w:t xml:space="preserve"> Methionine </w:t>
      </w:r>
      <w:r w:rsidRPr="00B7196B">
        <w:t>和</w:t>
      </w:r>
      <w:r w:rsidRPr="00B7196B">
        <w:t xml:space="preserve"> d3-Methionine</w:t>
      </w:r>
      <w:r w:rsidRPr="00B7196B">
        <w:t>。在离子对列表中，它们描述为</w:t>
      </w:r>
      <w:r w:rsidRPr="00B7196B">
        <w:t xml:space="preserve"> </w:t>
      </w:r>
      <w:r w:rsidRPr="00B7196B">
        <w:rPr>
          <w:b/>
          <w:color w:val="000000"/>
        </w:rPr>
        <w:t>C5H11NO2S [M+H]</w:t>
      </w:r>
      <w:r w:rsidRPr="00B7196B">
        <w:rPr>
          <w:color w:val="000000"/>
        </w:rPr>
        <w:t xml:space="preserve"> </w:t>
      </w:r>
      <w:r w:rsidRPr="00B7196B">
        <w:rPr>
          <w:color w:val="000000"/>
        </w:rPr>
        <w:t>和</w:t>
      </w:r>
      <w:r w:rsidRPr="00B7196B">
        <w:rPr>
          <w:color w:val="000000"/>
        </w:rPr>
        <w:t xml:space="preserve"> </w:t>
      </w:r>
      <w:r w:rsidRPr="00B7196B">
        <w:rPr>
          <w:b/>
          <w:color w:val="000000"/>
        </w:rPr>
        <w:t>C5H8H'3NO2S [M+H]</w:t>
      </w:r>
      <w:r w:rsidRPr="00B7196B">
        <w:rPr>
          <w:color w:val="000000"/>
        </w:rPr>
        <w:t>，但也可以使用加合物描述</w:t>
      </w:r>
      <w:r w:rsidRPr="00B7196B">
        <w:rPr>
          <w:rFonts w:hint="eastAsia"/>
          <w:color w:val="000000"/>
        </w:rPr>
        <w:t>的方式</w:t>
      </w:r>
      <w:r w:rsidRPr="00B7196B">
        <w:rPr>
          <w:color w:val="000000"/>
        </w:rPr>
        <w:t>描述为</w:t>
      </w:r>
      <w:r w:rsidRPr="00B7196B">
        <w:rPr>
          <w:color w:val="000000"/>
        </w:rPr>
        <w:t xml:space="preserve"> </w:t>
      </w:r>
      <w:r w:rsidRPr="00B7196B">
        <w:rPr>
          <w:b/>
          <w:color w:val="000000"/>
        </w:rPr>
        <w:t>C5H11NO2S [M+H]</w:t>
      </w:r>
      <w:r w:rsidRPr="00B7196B">
        <w:rPr>
          <w:color w:val="000000"/>
        </w:rPr>
        <w:t xml:space="preserve"> </w:t>
      </w:r>
      <w:r w:rsidRPr="00B7196B">
        <w:rPr>
          <w:color w:val="000000"/>
        </w:rPr>
        <w:t>和</w:t>
      </w:r>
      <w:r w:rsidRPr="00B7196B">
        <w:rPr>
          <w:b/>
          <w:color w:val="000000"/>
        </w:rPr>
        <w:t xml:space="preserve"> C5H11NO2S [M3H2+H]</w:t>
      </w:r>
      <w:r w:rsidRPr="00B7196B">
        <w:rPr>
          <w:b/>
          <w:color w:val="000000"/>
        </w:rPr>
        <w:t>。</w:t>
      </w:r>
      <w:r w:rsidRPr="00B7196B">
        <w:rPr>
          <w:color w:val="000000"/>
        </w:rPr>
        <w:t>您可以在轻</w:t>
      </w:r>
      <w:r w:rsidRPr="00B7196B">
        <w:rPr>
          <w:color w:val="000000"/>
        </w:rPr>
        <w:t>/</w:t>
      </w:r>
      <w:r w:rsidRPr="00B7196B">
        <w:rPr>
          <w:color w:val="000000"/>
        </w:rPr>
        <w:t>重</w:t>
      </w:r>
      <w:r w:rsidRPr="00B7196B">
        <w:rPr>
          <w:color w:val="000000"/>
        </w:rPr>
        <w:t xml:space="preserve"> Phenylalanine </w:t>
      </w:r>
      <w:r w:rsidRPr="00B7196B">
        <w:rPr>
          <w:color w:val="000000"/>
        </w:rPr>
        <w:t>对中看到一个这样的例子：虽然</w:t>
      </w:r>
      <w:r w:rsidRPr="00B7196B">
        <w:rPr>
          <w:rFonts w:hint="eastAsia"/>
          <w:color w:val="000000"/>
        </w:rPr>
        <w:t>分子式</w:t>
      </w:r>
      <w:r w:rsidRPr="00B7196B">
        <w:rPr>
          <w:color w:val="000000"/>
        </w:rPr>
        <w:t>相同，但重加合物描述指定了</w:t>
      </w:r>
      <w:r w:rsidRPr="00B7196B">
        <w:rPr>
          <w:color w:val="000000"/>
        </w:rPr>
        <w:t xml:space="preserve"> 6 </w:t>
      </w:r>
      <w:r w:rsidRPr="00B7196B">
        <w:rPr>
          <w:color w:val="000000"/>
        </w:rPr>
        <w:t>个碳原子由</w:t>
      </w:r>
      <w:r w:rsidRPr="00B7196B">
        <w:rPr>
          <w:color w:val="000000"/>
        </w:rPr>
        <w:t xml:space="preserve"> C13 </w:t>
      </w:r>
      <w:r w:rsidRPr="00B7196B">
        <w:rPr>
          <w:color w:val="000000"/>
        </w:rPr>
        <w:t>取代。注意，加合物列供选填：例如在</w:t>
      </w:r>
      <w:r w:rsidRPr="00B7196B">
        <w:rPr>
          <w:color w:val="000000"/>
        </w:rPr>
        <w:t xml:space="preserve"> Spermidine </w:t>
      </w:r>
      <w:r w:rsidRPr="00B7196B">
        <w:rPr>
          <w:color w:val="000000"/>
        </w:rPr>
        <w:t>的例子中，加合物可以作为离子</w:t>
      </w:r>
      <w:r w:rsidRPr="00B7196B">
        <w:rPr>
          <w:rFonts w:hint="eastAsia"/>
          <w:color w:val="000000"/>
        </w:rPr>
        <w:t>分子</w:t>
      </w:r>
      <w:r w:rsidRPr="00B7196B">
        <w:rPr>
          <w:color w:val="000000"/>
        </w:rPr>
        <w:t>式的一部分提供。还要注意，</w:t>
      </w:r>
      <w:r w:rsidRPr="00B7196B">
        <w:rPr>
          <w:color w:val="000000"/>
        </w:rPr>
        <w:t xml:space="preserve">Precursor Charge </w:t>
      </w:r>
      <w:r w:rsidRPr="00B7196B">
        <w:rPr>
          <w:color w:val="000000"/>
        </w:rPr>
        <w:t>列其实并无存在的必要：从加合物描述中就可以推断出电荷</w:t>
      </w:r>
      <w:r w:rsidRPr="00B7196B">
        <w:rPr>
          <w:rFonts w:hint="eastAsia"/>
          <w:color w:val="000000"/>
        </w:rPr>
        <w:t>数</w:t>
      </w:r>
      <w:r w:rsidRPr="00B7196B">
        <w:rPr>
          <w:color w:val="000000"/>
        </w:rPr>
        <w:t>。</w:t>
      </w:r>
      <w:r w:rsidR="00B92E9A" w:rsidRPr="00B7196B">
        <w:t>标签</w:t>
      </w:r>
      <w:r w:rsidR="00B92E9A" w:rsidRPr="00B7196B">
        <w:rPr>
          <w:rFonts w:hint="eastAsia"/>
        </w:rPr>
        <w:t>列</w:t>
      </w:r>
      <w:r w:rsidR="00B92E9A" w:rsidRPr="00B7196B">
        <w:t>也</w:t>
      </w:r>
      <w:r w:rsidR="00B92E9A" w:rsidRPr="00B7196B">
        <w:rPr>
          <w:rFonts w:hint="eastAsia"/>
        </w:rPr>
        <w:t>非必需列</w:t>
      </w:r>
      <w:r w:rsidR="00B92E9A" w:rsidRPr="00B7196B">
        <w:t>：从母离子</w:t>
      </w:r>
      <w:r w:rsidR="00B92E9A" w:rsidRPr="00B7196B">
        <w:rPr>
          <w:rFonts w:hint="eastAsia"/>
        </w:rPr>
        <w:t>的</w:t>
      </w:r>
      <w:r w:rsidR="00B92E9A" w:rsidRPr="00B7196B">
        <w:t>离子</w:t>
      </w:r>
      <w:r w:rsidR="00B92E9A" w:rsidRPr="00B7196B">
        <w:rPr>
          <w:rFonts w:hint="eastAsia"/>
        </w:rPr>
        <w:t>公式</w:t>
      </w:r>
      <w:r w:rsidR="00B92E9A" w:rsidRPr="00B7196B">
        <w:t>和</w:t>
      </w:r>
      <w:r w:rsidR="00B92E9A" w:rsidRPr="00B7196B">
        <w:t>/</w:t>
      </w:r>
      <w:r w:rsidR="00B92E9A" w:rsidRPr="00B7196B">
        <w:t>或加合物</w:t>
      </w:r>
      <w:r w:rsidR="00DF64D9" w:rsidRPr="00B7196B">
        <w:rPr>
          <w:rFonts w:hint="eastAsia"/>
        </w:rPr>
        <w:t>可以</w:t>
      </w:r>
      <w:r w:rsidR="00B92E9A" w:rsidRPr="00B7196B">
        <w:t>推断出来</w:t>
      </w:r>
      <w:r w:rsidR="00DF64D9" w:rsidRPr="00B7196B">
        <w:rPr>
          <w:rFonts w:hint="eastAsia"/>
        </w:rPr>
        <w:t>重标</w:t>
      </w:r>
      <w:r w:rsidR="00B92E9A" w:rsidRPr="00B7196B">
        <w:t>。</w:t>
      </w:r>
    </w:p>
    <w:tbl>
      <w:tblPr>
        <w:tblStyle w:val="TableGrid"/>
        <w:tblW w:w="0" w:type="auto"/>
        <w:tblLook w:val="04A0" w:firstRow="1" w:lastRow="0" w:firstColumn="1" w:lastColumn="0" w:noHBand="0" w:noVBand="1"/>
      </w:tblPr>
      <w:tblGrid>
        <w:gridCol w:w="9576"/>
      </w:tblGrid>
      <w:tr w:rsidR="00985632" w:rsidRPr="00B7196B" w14:paraId="69B78549" w14:textId="77777777">
        <w:tc>
          <w:tcPr>
            <w:tcW w:w="9576" w:type="dxa"/>
          </w:tcPr>
          <w:p w14:paraId="00BCE55B" w14:textId="7FA8CC58" w:rsidR="00985632" w:rsidRPr="00B7196B" w:rsidRDefault="00DF64D9">
            <w:pPr>
              <w:spacing w:after="0"/>
            </w:pPr>
            <w:r w:rsidRPr="00083EDC">
              <w:rPr>
                <w:rFonts w:hint="eastAsia"/>
                <w:highlight w:val="yellow"/>
              </w:rPr>
              <w:t>请</w:t>
            </w:r>
            <w:r w:rsidR="00B92E9A" w:rsidRPr="00083EDC">
              <w:rPr>
                <w:highlight w:val="yellow"/>
              </w:rPr>
              <w:t>注意：您也可以使用</w:t>
            </w:r>
            <w:r w:rsidR="003605CF" w:rsidRPr="00083EDC">
              <w:rPr>
                <w:rFonts w:hint="eastAsia"/>
                <w:b/>
                <w:bCs/>
                <w:highlight w:val="yellow"/>
              </w:rPr>
              <w:t>文件</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导入</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离子对列表</w:t>
            </w:r>
            <w:r w:rsidR="00B92E9A" w:rsidRPr="00083EDC">
              <w:rPr>
                <w:highlight w:val="yellow"/>
              </w:rPr>
              <w:t>菜单项来直接导入文件，</w:t>
            </w:r>
            <w:r w:rsidRPr="00083EDC">
              <w:rPr>
                <w:rFonts w:hint="eastAsia"/>
                <w:highlight w:val="yellow"/>
              </w:rPr>
              <w:t>无需打</w:t>
            </w:r>
            <w:r w:rsidR="00B92E9A" w:rsidRPr="00083EDC">
              <w:rPr>
                <w:highlight w:val="yellow"/>
              </w:rPr>
              <w:t>开文件并复制和粘贴其内容。</w:t>
            </w:r>
          </w:p>
        </w:tc>
      </w:tr>
    </w:tbl>
    <w:p w14:paraId="758E20BE" w14:textId="77777777" w:rsidR="005A0418" w:rsidRPr="00B7196B" w:rsidRDefault="002925C6" w:rsidP="00E85F62">
      <w:pPr>
        <w:keepNext/>
        <w:spacing w:before="240"/>
      </w:pPr>
      <w:r w:rsidRPr="00B7196B">
        <w:t>现在</w:t>
      </w:r>
      <w:r w:rsidRPr="00B7196B">
        <w:t xml:space="preserve"> Skyline </w:t>
      </w:r>
      <w:r w:rsidRPr="00B7196B">
        <w:t>窗口将显示如下：</w:t>
      </w:r>
      <w:r w:rsidRPr="00B7196B">
        <w:t xml:space="preserve"> </w:t>
      </w:r>
    </w:p>
    <w:p w14:paraId="688B22AA" w14:textId="20B0F80E" w:rsidR="00985632" w:rsidRPr="00B7196B" w:rsidRDefault="00E85F62">
      <w:r w:rsidRPr="00B7196B">
        <w:rPr>
          <w:noProof/>
        </w:rPr>
        <w:drawing>
          <wp:inline distT="0" distB="0" distL="0" distR="0" wp14:anchorId="4028E310" wp14:editId="0E03A76D">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6"/>
                    <a:stretch>
                      <a:fillRect/>
                    </a:stretch>
                  </pic:blipFill>
                  <pic:spPr>
                    <a:xfrm>
                      <a:off x="0" y="0"/>
                      <a:ext cx="5943600" cy="4077970"/>
                    </a:xfrm>
                    <a:prstGeom prst="rect">
                      <a:avLst/>
                    </a:prstGeom>
                  </pic:spPr>
                </pic:pic>
              </a:graphicData>
            </a:graphic>
          </wp:inline>
        </w:drawing>
      </w:r>
    </w:p>
    <w:p w14:paraId="3CBDC786" w14:textId="77777777" w:rsidR="00985632" w:rsidRPr="00B7196B" w:rsidRDefault="002925C6">
      <w:pPr>
        <w:spacing w:before="240" w:line="257" w:lineRule="auto"/>
      </w:pPr>
      <w:r w:rsidRPr="00B7196B">
        <w:t>此时可以导出原生仪器方法、母离子</w:t>
      </w:r>
      <w:r w:rsidRPr="00B7196B">
        <w:rPr>
          <w:rFonts w:hint="eastAsia"/>
        </w:rPr>
        <w:t>分离</w:t>
      </w:r>
      <w:r w:rsidRPr="00B7196B">
        <w:t>列表（用于</w:t>
      </w:r>
      <w:r w:rsidRPr="00B7196B">
        <w:t xml:space="preserve"> PRM</w:t>
      </w:r>
      <w:r w:rsidRPr="00B7196B">
        <w:t>）或离子对列表（用于</w:t>
      </w:r>
      <w:r w:rsidRPr="00B7196B">
        <w:t xml:space="preserve"> SRM</w:t>
      </w:r>
      <w:r w:rsidRPr="00B7196B">
        <w:t>）。有关如何执行此步的更多详细信息，请参见</w:t>
      </w:r>
      <w:r w:rsidR="00011264">
        <w:fldChar w:fldCharType="begin"/>
      </w:r>
      <w:r w:rsidR="00011264">
        <w:instrText xml:space="preserve"> HYPERLINK "https://skyline.ms/tutorial_method_edit.url" </w:instrText>
      </w:r>
      <w:r w:rsidR="00011264">
        <w:fldChar w:fldCharType="separate"/>
      </w:r>
      <w:r w:rsidRPr="00B7196B">
        <w:rPr>
          <w:rStyle w:val="Hyperlink"/>
        </w:rPr>
        <w:t>靶向方法编辑</w:t>
      </w:r>
      <w:r w:rsidR="00011264">
        <w:rPr>
          <w:rStyle w:val="Hyperlink"/>
        </w:rPr>
        <w:fldChar w:fldCharType="end"/>
      </w:r>
      <w:r w:rsidRPr="00B7196B">
        <w:t>、</w:t>
      </w:r>
      <w:hyperlink r:id="rId17" w:history="1">
        <w:r w:rsidRPr="00B7196B">
          <w:rPr>
            <w:rStyle w:val="Hyperlink"/>
          </w:rPr>
          <w:t>现有实验与定量实验</w:t>
        </w:r>
      </w:hyperlink>
      <w:r w:rsidRPr="00B7196B">
        <w:t>或</w:t>
      </w:r>
      <w:hyperlink r:id="rId18" w:history="1">
        <w:r w:rsidRPr="00B7196B">
          <w:rPr>
            <w:rStyle w:val="Hyperlink"/>
          </w:rPr>
          <w:t>靶向</w:t>
        </w:r>
        <w:r w:rsidRPr="00B7196B">
          <w:rPr>
            <w:rStyle w:val="Hyperlink"/>
          </w:rPr>
          <w:t xml:space="preserve"> MS/MS (PRM)</w:t>
        </w:r>
      </w:hyperlink>
      <w:r w:rsidRPr="00B7196B">
        <w:t xml:space="preserve"> </w:t>
      </w:r>
      <w:r w:rsidRPr="00B7196B">
        <w:t>教程。</w:t>
      </w:r>
    </w:p>
    <w:p w14:paraId="579C2B82" w14:textId="77777777" w:rsidR="00985632" w:rsidRPr="00B7196B" w:rsidRDefault="002925C6">
      <w:pPr>
        <w:pStyle w:val="Heading2"/>
        <w:rPr>
          <w:rFonts w:eastAsia="SimSun"/>
        </w:rPr>
      </w:pPr>
      <w:r w:rsidRPr="00B7196B">
        <w:rPr>
          <w:rFonts w:eastAsia="SimSun"/>
        </w:rPr>
        <w:t>导入质谱仪运行</w:t>
      </w:r>
      <w:r w:rsidRPr="00B7196B">
        <w:rPr>
          <w:rFonts w:ascii="SimSun" w:eastAsia="SimSun" w:hAnsi="SimSun" w:cs="SimSun" w:hint="eastAsia"/>
        </w:rPr>
        <w:t>结果</w:t>
      </w:r>
    </w:p>
    <w:p w14:paraId="1D3DED2D" w14:textId="77777777" w:rsidR="00985632" w:rsidRPr="00B7196B" w:rsidRDefault="002925C6">
      <w:pPr>
        <w:spacing w:line="257" w:lineRule="auto"/>
      </w:pPr>
      <w:r w:rsidRPr="00B7196B">
        <w:t>在本教程中，您只需导入在</w:t>
      </w:r>
      <w:r w:rsidRPr="00B7196B">
        <w:t xml:space="preserve"> Waters </w:t>
      </w:r>
      <w:proofErr w:type="spellStart"/>
      <w:r w:rsidRPr="00B7196B">
        <w:t>Xevo</w:t>
      </w:r>
      <w:proofErr w:type="spellEnd"/>
      <w:r w:rsidRPr="00B7196B">
        <w:t xml:space="preserve"> TQS </w:t>
      </w:r>
      <w:r w:rsidRPr="00B7196B">
        <w:t>仪器上使用</w:t>
      </w:r>
      <w:r w:rsidRPr="00B7196B">
        <w:t xml:space="preserve"> Skyline </w:t>
      </w:r>
      <w:r w:rsidRPr="00B7196B">
        <w:t>导出的</w:t>
      </w:r>
      <w:r w:rsidRPr="00B7196B">
        <w:t xml:space="preserve"> </w:t>
      </w:r>
      <w:proofErr w:type="spellStart"/>
      <w:r w:rsidRPr="00B7196B">
        <w:t>MassLynx</w:t>
      </w:r>
      <w:proofErr w:type="spellEnd"/>
      <w:r w:rsidRPr="00B7196B">
        <w:t xml:space="preserve"> </w:t>
      </w:r>
      <w:r w:rsidRPr="00B7196B">
        <w:t>仪器方法获取的原始数据。若现在要导入，请执行下列步骤。</w:t>
      </w:r>
    </w:p>
    <w:p w14:paraId="6BC08DBE" w14:textId="77777777" w:rsidR="00985632" w:rsidRPr="00B7196B" w:rsidRDefault="002925C6">
      <w:pPr>
        <w:pStyle w:val="ListParagraph"/>
        <w:numPr>
          <w:ilvl w:val="0"/>
          <w:numId w:val="6"/>
        </w:numPr>
        <w:spacing w:line="257" w:lineRule="auto"/>
      </w:pPr>
      <w:r w:rsidRPr="00B7196B">
        <w:t>在</w:t>
      </w:r>
      <w:r w:rsidRPr="00B7196B">
        <w:rPr>
          <w:b/>
          <w:bCs/>
        </w:rPr>
        <w:t>文件</w:t>
      </w:r>
      <w:r w:rsidRPr="00B7196B">
        <w:t>菜单上，单击</w:t>
      </w:r>
      <w:r w:rsidRPr="00B7196B">
        <w:rPr>
          <w:b/>
          <w:bCs/>
        </w:rPr>
        <w:t>保存</w:t>
      </w:r>
      <w:r w:rsidRPr="00B7196B">
        <w:t>。</w:t>
      </w:r>
      <w:r w:rsidRPr="00B7196B">
        <w:t>(Ctrl-S)</w:t>
      </w:r>
    </w:p>
    <w:p w14:paraId="550AAD48" w14:textId="77777777" w:rsidR="00985632" w:rsidRPr="00B7196B" w:rsidRDefault="002925C6">
      <w:pPr>
        <w:pStyle w:val="ListParagraph"/>
        <w:numPr>
          <w:ilvl w:val="0"/>
          <w:numId w:val="6"/>
        </w:numPr>
        <w:spacing w:after="160" w:line="257" w:lineRule="auto"/>
      </w:pPr>
      <w:bookmarkStart w:id="0" w:name="_Hlk37853282"/>
      <w:r w:rsidRPr="00B7196B">
        <w:t>将该文档以名称</w:t>
      </w:r>
      <w:r w:rsidRPr="00B7196B">
        <w:t xml:space="preserve">“Amino Acid </w:t>
      </w:r>
      <w:proofErr w:type="spellStart"/>
      <w:r w:rsidRPr="00B7196B">
        <w:t>Metabolism.sky</w:t>
      </w:r>
      <w:proofErr w:type="spellEnd"/>
      <w:r w:rsidRPr="00B7196B">
        <w:t>”</w:t>
      </w:r>
      <w:r w:rsidRPr="00B7196B">
        <w:t>另存到您创建的教程文件夹中。</w:t>
      </w:r>
    </w:p>
    <w:bookmarkEnd w:id="0"/>
    <w:p w14:paraId="15A6755B" w14:textId="77777777" w:rsidR="00985632" w:rsidRPr="00B7196B" w:rsidRDefault="002925C6">
      <w:pPr>
        <w:pStyle w:val="ListParagraph"/>
        <w:numPr>
          <w:ilvl w:val="0"/>
          <w:numId w:val="6"/>
        </w:numPr>
        <w:spacing w:line="257" w:lineRule="auto"/>
      </w:pPr>
      <w:r w:rsidRPr="00B7196B">
        <w:t>在</w:t>
      </w:r>
      <w:r w:rsidRPr="00B7196B">
        <w:rPr>
          <w:b/>
        </w:rPr>
        <w:t>文件</w:t>
      </w:r>
      <w:r w:rsidRPr="00B7196B">
        <w:t>菜单中选择</w:t>
      </w:r>
      <w:r w:rsidRPr="00B7196B">
        <w:rPr>
          <w:b/>
        </w:rPr>
        <w:t>导入</w:t>
      </w:r>
      <w:r w:rsidRPr="00B7196B">
        <w:t>，然后单击</w:t>
      </w:r>
      <w:r w:rsidRPr="00B7196B">
        <w:rPr>
          <w:b/>
        </w:rPr>
        <w:t>结果</w:t>
      </w:r>
      <w:r w:rsidRPr="00B7196B">
        <w:t>。</w:t>
      </w:r>
    </w:p>
    <w:p w14:paraId="2DF0E180" w14:textId="6DD2A1B7" w:rsidR="00985632" w:rsidRPr="00083EDC" w:rsidRDefault="002925C6">
      <w:pPr>
        <w:pStyle w:val="ListParagraph"/>
        <w:numPr>
          <w:ilvl w:val="0"/>
          <w:numId w:val="6"/>
        </w:numPr>
        <w:spacing w:after="160" w:line="256" w:lineRule="auto"/>
        <w:rPr>
          <w:highlight w:val="yellow"/>
        </w:rPr>
      </w:pPr>
      <w:r w:rsidRPr="00083EDC">
        <w:rPr>
          <w:highlight w:val="yellow"/>
        </w:rPr>
        <w:t>在</w:t>
      </w:r>
      <w:r w:rsidRPr="00083EDC">
        <w:rPr>
          <w:b/>
          <w:highlight w:val="yellow"/>
        </w:rPr>
        <w:t>导入结果</w:t>
      </w:r>
      <w:r w:rsidRPr="00083EDC">
        <w:rPr>
          <w:highlight w:val="yellow"/>
        </w:rPr>
        <w:t>表单中，选择</w:t>
      </w:r>
      <w:r w:rsidRPr="00083EDC">
        <w:rPr>
          <w:b/>
          <w:highlight w:val="yellow"/>
        </w:rPr>
        <w:t>在文件中导入单次</w:t>
      </w:r>
      <w:r w:rsidR="00A1448D" w:rsidRPr="00083EDC">
        <w:rPr>
          <w:rFonts w:hint="eastAsia"/>
          <w:b/>
          <w:highlight w:val="yellow"/>
        </w:rPr>
        <w:t>注射</w:t>
      </w:r>
      <w:r w:rsidRPr="00083EDC">
        <w:rPr>
          <w:b/>
          <w:highlight w:val="yellow"/>
        </w:rPr>
        <w:t>重复测定</w:t>
      </w:r>
      <w:r w:rsidRPr="00083EDC">
        <w:rPr>
          <w:highlight w:val="yellow"/>
        </w:rPr>
        <w:t>。</w:t>
      </w:r>
    </w:p>
    <w:p w14:paraId="0D07C33F" w14:textId="4492DE12" w:rsidR="00985632" w:rsidRPr="00083EDC" w:rsidRDefault="002925C6">
      <w:pPr>
        <w:pStyle w:val="ListParagraph"/>
        <w:numPr>
          <w:ilvl w:val="0"/>
          <w:numId w:val="6"/>
        </w:numPr>
        <w:spacing w:after="160" w:line="256" w:lineRule="auto"/>
        <w:rPr>
          <w:highlight w:val="yellow"/>
        </w:rPr>
      </w:pPr>
      <w:r w:rsidRPr="00083EDC">
        <w:rPr>
          <w:highlight w:val="yellow"/>
        </w:rPr>
        <w:t>在表单底部的</w:t>
      </w:r>
      <w:r w:rsidRPr="00083EDC">
        <w:rPr>
          <w:b/>
          <w:highlight w:val="yellow"/>
        </w:rPr>
        <w:t>要同</w:t>
      </w:r>
      <w:r w:rsidR="00A1448D" w:rsidRPr="00083EDC">
        <w:rPr>
          <w:rFonts w:hint="eastAsia"/>
          <w:b/>
          <w:highlight w:val="yellow"/>
        </w:rPr>
        <w:t>步</w:t>
      </w:r>
      <w:r w:rsidRPr="00083EDC">
        <w:rPr>
          <w:b/>
          <w:highlight w:val="yellow"/>
        </w:rPr>
        <w:t>导入的文件</w:t>
      </w:r>
      <w:r w:rsidRPr="00083EDC">
        <w:rPr>
          <w:highlight w:val="yellow"/>
        </w:rPr>
        <w:t>下拉列表中，单击</w:t>
      </w:r>
      <w:r w:rsidRPr="00083EDC">
        <w:rPr>
          <w:rFonts w:hint="eastAsia"/>
          <w:b/>
          <w:bCs/>
          <w:highlight w:val="yellow"/>
        </w:rPr>
        <w:t>许</w:t>
      </w:r>
      <w:r w:rsidRPr="00083EDC">
        <w:rPr>
          <w:b/>
          <w:highlight w:val="yellow"/>
        </w:rPr>
        <w:t>多个</w:t>
      </w:r>
      <w:r w:rsidRPr="00083EDC">
        <w:rPr>
          <w:highlight w:val="yellow"/>
        </w:rPr>
        <w:t>，使用该选项可以提供最佳导入性能。</w:t>
      </w:r>
    </w:p>
    <w:p w14:paraId="7DD9EFE5" w14:textId="77777777" w:rsidR="00985632" w:rsidRPr="00B7196B" w:rsidRDefault="002925C6">
      <w:pPr>
        <w:pStyle w:val="ListParagraph"/>
        <w:numPr>
          <w:ilvl w:val="0"/>
          <w:numId w:val="6"/>
        </w:numPr>
        <w:spacing w:line="257" w:lineRule="auto"/>
      </w:pPr>
      <w:r w:rsidRPr="00B7196B">
        <w:t>单击</w:t>
      </w:r>
      <w:r w:rsidRPr="00B7196B">
        <w:rPr>
          <w:b/>
        </w:rPr>
        <w:t>确定</w:t>
      </w:r>
      <w:r w:rsidRPr="00B7196B">
        <w:t>按钮。</w:t>
      </w:r>
    </w:p>
    <w:p w14:paraId="2CD5243F" w14:textId="77777777" w:rsidR="00985632" w:rsidRPr="00B7196B" w:rsidRDefault="002925C6">
      <w:pPr>
        <w:pStyle w:val="ListParagraph"/>
        <w:numPr>
          <w:ilvl w:val="0"/>
          <w:numId w:val="6"/>
        </w:numPr>
        <w:spacing w:line="257" w:lineRule="auto"/>
      </w:pPr>
      <w:r w:rsidRPr="00B7196B">
        <w:t>单击列出的第一个文件夹，然后在按住</w:t>
      </w:r>
      <w:r w:rsidRPr="00B7196B">
        <w:t xml:space="preserve"> Shift </w:t>
      </w:r>
      <w:r w:rsidRPr="00B7196B">
        <w:t>键的情况下单击最后一个文件夹，即可将教程文件夹中的</w:t>
      </w:r>
      <w:r w:rsidRPr="00B7196B">
        <w:t xml:space="preserve"> 18 </w:t>
      </w:r>
      <w:r w:rsidRPr="00B7196B">
        <w:t>个原始数据文件夹全部选定。</w:t>
      </w:r>
      <w:r w:rsidRPr="00B7196B">
        <w:t xml:space="preserve"> </w:t>
      </w:r>
    </w:p>
    <w:p w14:paraId="07DC48B3" w14:textId="77777777" w:rsidR="00985632" w:rsidRPr="00B7196B" w:rsidRDefault="002925C6">
      <w:pPr>
        <w:keepNext/>
        <w:spacing w:line="257" w:lineRule="auto"/>
      </w:pPr>
      <w:r w:rsidRPr="00B7196B">
        <w:rPr>
          <w:b/>
          <w:bCs/>
        </w:rPr>
        <w:t>导入结果文件</w:t>
      </w:r>
      <w:r w:rsidRPr="00B7196B">
        <w:t>表单应显示如下：</w:t>
      </w:r>
    </w:p>
    <w:p w14:paraId="28DDBD44" w14:textId="00CB0A8C" w:rsidR="00985632" w:rsidRPr="00B7196B" w:rsidRDefault="002925C6">
      <w:r w:rsidRPr="00B7196B">
        <w:t xml:space="preserve"> </w:t>
      </w:r>
      <w:r w:rsidR="00E85F62" w:rsidRPr="00B7196B">
        <w:rPr>
          <w:noProof/>
        </w:rPr>
        <w:drawing>
          <wp:inline distT="0" distB="0" distL="0" distR="0" wp14:anchorId="0860598E" wp14:editId="73585501">
            <wp:extent cx="5562600" cy="401955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9"/>
                    <a:stretch>
                      <a:fillRect/>
                    </a:stretch>
                  </pic:blipFill>
                  <pic:spPr>
                    <a:xfrm>
                      <a:off x="0" y="0"/>
                      <a:ext cx="5562600" cy="4019550"/>
                    </a:xfrm>
                    <a:prstGeom prst="rect">
                      <a:avLst/>
                    </a:prstGeom>
                  </pic:spPr>
                </pic:pic>
              </a:graphicData>
            </a:graphic>
          </wp:inline>
        </w:drawing>
      </w:r>
    </w:p>
    <w:p w14:paraId="5DB2A30E" w14:textId="77777777" w:rsidR="00985632" w:rsidRPr="00B7196B" w:rsidRDefault="002925C6">
      <w:pPr>
        <w:pStyle w:val="ListParagraph"/>
        <w:numPr>
          <w:ilvl w:val="0"/>
          <w:numId w:val="7"/>
        </w:numPr>
      </w:pPr>
      <w:r w:rsidRPr="00B7196B">
        <w:t>单击</w:t>
      </w:r>
      <w:r w:rsidRPr="00B7196B">
        <w:rPr>
          <w:b/>
          <w:bCs/>
        </w:rPr>
        <w:t>打开</w:t>
      </w:r>
      <w:r w:rsidRPr="00B7196B">
        <w:t>按钮。</w:t>
      </w:r>
    </w:p>
    <w:p w14:paraId="2926499F" w14:textId="77777777" w:rsidR="00985632" w:rsidRPr="00B7196B" w:rsidRDefault="002925C6">
      <w:pPr>
        <w:pStyle w:val="ListParagraph"/>
        <w:numPr>
          <w:ilvl w:val="0"/>
          <w:numId w:val="7"/>
        </w:numPr>
      </w:pPr>
      <w:r w:rsidRPr="00B7196B">
        <w:t>在</w:t>
      </w:r>
      <w:r w:rsidRPr="00B7196B">
        <w:rPr>
          <w:b/>
          <w:bCs/>
        </w:rPr>
        <w:t>导入结果</w:t>
      </w:r>
      <w:r w:rsidRPr="00B7196B">
        <w:t>表单中，当系统询问您是否删除公共前缀时，选择</w:t>
      </w:r>
      <w:r w:rsidRPr="00B7196B">
        <w:rPr>
          <w:b/>
          <w:bCs/>
        </w:rPr>
        <w:t>请勿删除</w:t>
      </w:r>
      <w:r w:rsidRPr="00B7196B">
        <w:t>选项。</w:t>
      </w:r>
    </w:p>
    <w:p w14:paraId="3CE32411" w14:textId="77777777" w:rsidR="00985632" w:rsidRPr="00B7196B" w:rsidRDefault="002925C6">
      <w:pPr>
        <w:pStyle w:val="ListParagraph"/>
        <w:numPr>
          <w:ilvl w:val="0"/>
          <w:numId w:val="7"/>
        </w:numPr>
      </w:pPr>
      <w:r w:rsidRPr="00B7196B">
        <w:t>单击</w:t>
      </w:r>
      <w:r w:rsidRPr="00B7196B">
        <w:rPr>
          <w:b/>
          <w:bCs/>
        </w:rPr>
        <w:t>确定</w:t>
      </w:r>
      <w:r w:rsidRPr="00B7196B">
        <w:t>按钮。</w:t>
      </w:r>
      <w:r w:rsidRPr="00B7196B">
        <w:t xml:space="preserve"> </w:t>
      </w:r>
    </w:p>
    <w:p w14:paraId="70EB68B4" w14:textId="77777777" w:rsidR="00985632" w:rsidRPr="00B7196B" w:rsidRDefault="002925C6">
      <w:r w:rsidRPr="00B7196B">
        <w:t>这些文件</w:t>
      </w:r>
      <w:r w:rsidRPr="00B7196B">
        <w:rPr>
          <w:rFonts w:hint="eastAsia"/>
        </w:rPr>
        <w:t>包含</w:t>
      </w:r>
      <w:r w:rsidRPr="00B7196B">
        <w:t>在去</w:t>
      </w:r>
      <w:r w:rsidRPr="00B7196B">
        <w:rPr>
          <w:rFonts w:hint="eastAsia"/>
        </w:rPr>
        <w:t>除特定</w:t>
      </w:r>
      <w:r w:rsidRPr="00B7196B">
        <w:t>氨基酸条件下</w:t>
      </w:r>
      <w:r w:rsidRPr="00B7196B">
        <w:rPr>
          <w:rFonts w:hint="eastAsia"/>
        </w:rPr>
        <w:t>，从</w:t>
      </w:r>
      <w:r w:rsidRPr="00B7196B">
        <w:t>癌细胞系</w:t>
      </w:r>
      <w:r w:rsidRPr="00B7196B">
        <w:rPr>
          <w:rFonts w:hint="eastAsia"/>
        </w:rPr>
        <w:t>中提取</w:t>
      </w:r>
      <w:r w:rsidRPr="00B7196B">
        <w:t>的代谢产物</w:t>
      </w:r>
      <w:r w:rsidRPr="00B7196B">
        <w:rPr>
          <w:rFonts w:hint="eastAsia"/>
        </w:rPr>
        <w:t>。</w:t>
      </w:r>
      <w:r w:rsidRPr="00B7196B">
        <w:t>与对照（所有氨基酸）相比，细胞</w:t>
      </w:r>
      <w:r w:rsidRPr="00B7196B">
        <w:rPr>
          <w:rFonts w:hint="eastAsia"/>
        </w:rPr>
        <w:t>缺少</w:t>
      </w:r>
      <w:r w:rsidRPr="00B7196B">
        <w:t>了氨基酸甲硫氨酸或精氨酸</w:t>
      </w:r>
      <w:r w:rsidRPr="00B7196B">
        <w:rPr>
          <w:rFonts w:hint="eastAsia"/>
        </w:rPr>
        <w:t>，</w:t>
      </w:r>
      <w:r w:rsidRPr="00B7196B">
        <w:t>或二者皆已去除，持续时间为</w:t>
      </w:r>
      <w:r w:rsidRPr="00B7196B">
        <w:t xml:space="preserve"> 3 </w:t>
      </w:r>
      <w:r w:rsidRPr="00B7196B">
        <w:t>小时。</w:t>
      </w:r>
      <w:r w:rsidR="003605CF" w:rsidRPr="00B7196B">
        <w:fldChar w:fldCharType="begin"/>
      </w:r>
      <w:r w:rsidRPr="00B7196B">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3605CF" w:rsidRPr="00B7196B">
        <w:fldChar w:fldCharType="separate"/>
      </w:r>
      <w:r w:rsidRPr="00B7196B">
        <w:rPr>
          <w:rFonts w:cs="Microsoft Himalaya"/>
          <w:szCs w:val="24"/>
          <w:vertAlign w:val="superscript"/>
        </w:rPr>
        <w:t>1</w:t>
      </w:r>
      <w:r w:rsidR="003605CF" w:rsidRPr="00B7196B">
        <w:fldChar w:fldCharType="end"/>
      </w:r>
    </w:p>
    <w:p w14:paraId="121CBB01" w14:textId="77777777" w:rsidR="00985632" w:rsidRPr="00B7196B" w:rsidRDefault="002925C6">
      <w:pPr>
        <w:spacing w:line="240" w:lineRule="auto"/>
      </w:pPr>
      <w:r w:rsidRPr="00B7196B">
        <w:t>文件名与条件：</w:t>
      </w:r>
    </w:p>
    <w:p w14:paraId="733EC158" w14:textId="77777777" w:rsidR="00985632" w:rsidRPr="00B7196B" w:rsidRDefault="002925C6">
      <w:pPr>
        <w:spacing w:after="0" w:line="240" w:lineRule="auto"/>
        <w:rPr>
          <w:sz w:val="20"/>
          <w:szCs w:val="20"/>
        </w:rPr>
      </w:pPr>
      <w:r w:rsidRPr="00B7196B">
        <w:rPr>
          <w:sz w:val="20"/>
        </w:rPr>
        <w:t xml:space="preserve">ID15739_01_WAA263_3976_020415 – </w:t>
      </w:r>
      <w:r w:rsidRPr="00B7196B">
        <w:rPr>
          <w:sz w:val="20"/>
        </w:rPr>
        <w:t>双空白</w:t>
      </w:r>
    </w:p>
    <w:p w14:paraId="498C3EB6" w14:textId="77777777" w:rsidR="00985632" w:rsidRPr="00B7196B" w:rsidRDefault="002925C6">
      <w:pPr>
        <w:spacing w:after="0" w:line="240" w:lineRule="auto"/>
        <w:rPr>
          <w:sz w:val="20"/>
          <w:szCs w:val="20"/>
        </w:rPr>
      </w:pPr>
      <w:r w:rsidRPr="00B7196B">
        <w:rPr>
          <w:sz w:val="20"/>
        </w:rPr>
        <w:t xml:space="preserve">ID15740_01_WAA263_3976_020415 – </w:t>
      </w:r>
      <w:r w:rsidRPr="00B7196B">
        <w:rPr>
          <w:sz w:val="20"/>
        </w:rPr>
        <w:t>提取空白（含</w:t>
      </w:r>
      <w:r w:rsidRPr="00B7196B">
        <w:rPr>
          <w:sz w:val="20"/>
        </w:rPr>
        <w:t xml:space="preserve"> SIL </w:t>
      </w:r>
      <w:r w:rsidRPr="00B7196B">
        <w:rPr>
          <w:sz w:val="20"/>
        </w:rPr>
        <w:t>标准品）</w:t>
      </w:r>
    </w:p>
    <w:p w14:paraId="244E9BC5" w14:textId="77777777" w:rsidR="00985632" w:rsidRPr="00B7196B" w:rsidRDefault="002925C6">
      <w:pPr>
        <w:spacing w:after="0" w:line="240" w:lineRule="auto"/>
        <w:rPr>
          <w:sz w:val="20"/>
          <w:szCs w:val="20"/>
        </w:rPr>
      </w:pPr>
      <w:r w:rsidRPr="00B7196B">
        <w:rPr>
          <w:sz w:val="20"/>
        </w:rPr>
        <w:t xml:space="preserve">ID15740_02_WAA263_3976_020415 – </w:t>
      </w:r>
      <w:r w:rsidRPr="00B7196B">
        <w:rPr>
          <w:sz w:val="20"/>
        </w:rPr>
        <w:t>提取空白（含</w:t>
      </w:r>
      <w:r w:rsidRPr="00B7196B">
        <w:rPr>
          <w:sz w:val="20"/>
        </w:rPr>
        <w:t xml:space="preserve"> SIL </w:t>
      </w:r>
      <w:r w:rsidRPr="00B7196B">
        <w:rPr>
          <w:sz w:val="20"/>
        </w:rPr>
        <w:t>标准品）</w:t>
      </w:r>
    </w:p>
    <w:p w14:paraId="76BA8B43" w14:textId="77777777" w:rsidR="00985632" w:rsidRPr="00B7196B" w:rsidRDefault="002925C6">
      <w:pPr>
        <w:spacing w:after="0" w:line="240" w:lineRule="auto"/>
        <w:rPr>
          <w:sz w:val="20"/>
          <w:szCs w:val="20"/>
        </w:rPr>
      </w:pPr>
      <w:r w:rsidRPr="00B7196B">
        <w:rPr>
          <w:sz w:val="20"/>
        </w:rPr>
        <w:t xml:space="preserve">ID15740_04_WAA263_3976_020415 – </w:t>
      </w:r>
      <w:r w:rsidRPr="00B7196B">
        <w:rPr>
          <w:sz w:val="20"/>
        </w:rPr>
        <w:t>提取空白（含</w:t>
      </w:r>
      <w:r w:rsidRPr="00B7196B">
        <w:rPr>
          <w:sz w:val="20"/>
        </w:rPr>
        <w:t xml:space="preserve"> SIL </w:t>
      </w:r>
      <w:r w:rsidRPr="00B7196B">
        <w:rPr>
          <w:sz w:val="20"/>
        </w:rPr>
        <w:t>标准品）</w:t>
      </w:r>
    </w:p>
    <w:p w14:paraId="6D7D7A1B" w14:textId="77777777" w:rsidR="00985632" w:rsidRPr="00B7196B" w:rsidRDefault="002925C6">
      <w:pPr>
        <w:spacing w:after="0" w:line="240" w:lineRule="auto"/>
        <w:rPr>
          <w:sz w:val="20"/>
          <w:szCs w:val="20"/>
        </w:rPr>
      </w:pPr>
      <w:r w:rsidRPr="00B7196B">
        <w:rPr>
          <w:sz w:val="20"/>
        </w:rPr>
        <w:t xml:space="preserve">ID15655_01_WAA263_3976_020415 – </w:t>
      </w:r>
      <w:r w:rsidRPr="00B7196B">
        <w:rPr>
          <w:sz w:val="20"/>
        </w:rPr>
        <w:t>全部</w:t>
      </w:r>
      <w:r w:rsidRPr="00B7196B">
        <w:rPr>
          <w:sz w:val="20"/>
        </w:rPr>
        <w:t xml:space="preserve"> AA </w:t>
      </w:r>
      <w:r w:rsidRPr="00B7196B">
        <w:rPr>
          <w:sz w:val="20"/>
        </w:rPr>
        <w:t>样品</w:t>
      </w:r>
      <w:r w:rsidRPr="00B7196B">
        <w:rPr>
          <w:sz w:val="20"/>
        </w:rPr>
        <w:t xml:space="preserve"> 1</w:t>
      </w:r>
    </w:p>
    <w:p w14:paraId="01C245E3" w14:textId="77777777" w:rsidR="00985632" w:rsidRPr="00B7196B" w:rsidRDefault="002925C6">
      <w:pPr>
        <w:spacing w:after="0" w:line="240" w:lineRule="auto"/>
        <w:rPr>
          <w:sz w:val="20"/>
          <w:szCs w:val="20"/>
        </w:rPr>
      </w:pPr>
      <w:r w:rsidRPr="00B7196B">
        <w:rPr>
          <w:sz w:val="20"/>
        </w:rPr>
        <w:t xml:space="preserve">ID15656_01_WAA263_3976_020415 – </w:t>
      </w:r>
      <w:r w:rsidRPr="00B7196B">
        <w:rPr>
          <w:sz w:val="20"/>
        </w:rPr>
        <w:t>全部</w:t>
      </w:r>
      <w:r w:rsidRPr="00B7196B">
        <w:rPr>
          <w:sz w:val="20"/>
        </w:rPr>
        <w:t xml:space="preserve"> AA </w:t>
      </w:r>
      <w:r w:rsidRPr="00B7196B">
        <w:rPr>
          <w:sz w:val="20"/>
        </w:rPr>
        <w:t>样品</w:t>
      </w:r>
      <w:r w:rsidRPr="00B7196B">
        <w:rPr>
          <w:sz w:val="20"/>
        </w:rPr>
        <w:t xml:space="preserve"> 2</w:t>
      </w:r>
    </w:p>
    <w:p w14:paraId="14FFD47C" w14:textId="77777777" w:rsidR="00985632" w:rsidRPr="00B7196B" w:rsidRDefault="002925C6">
      <w:pPr>
        <w:spacing w:after="0" w:line="240" w:lineRule="auto"/>
        <w:rPr>
          <w:sz w:val="20"/>
          <w:szCs w:val="20"/>
        </w:rPr>
      </w:pPr>
      <w:r w:rsidRPr="00B7196B">
        <w:rPr>
          <w:sz w:val="20"/>
        </w:rPr>
        <w:t xml:space="preserve">ID15657_01_WAA263_3976_020415 – </w:t>
      </w:r>
      <w:r w:rsidRPr="00B7196B">
        <w:rPr>
          <w:sz w:val="20"/>
        </w:rPr>
        <w:t>全部</w:t>
      </w:r>
      <w:r w:rsidRPr="00B7196B">
        <w:rPr>
          <w:sz w:val="20"/>
        </w:rPr>
        <w:t xml:space="preserve"> AA </w:t>
      </w:r>
      <w:r w:rsidRPr="00B7196B">
        <w:rPr>
          <w:sz w:val="20"/>
        </w:rPr>
        <w:t>样品</w:t>
      </w:r>
      <w:r w:rsidRPr="00B7196B">
        <w:rPr>
          <w:sz w:val="20"/>
        </w:rPr>
        <w:t xml:space="preserve"> 3</w:t>
      </w:r>
    </w:p>
    <w:p w14:paraId="3587434F" w14:textId="77777777" w:rsidR="00985632" w:rsidRPr="00B7196B" w:rsidRDefault="002925C6">
      <w:pPr>
        <w:spacing w:after="0" w:line="240" w:lineRule="auto"/>
        <w:rPr>
          <w:sz w:val="20"/>
          <w:szCs w:val="20"/>
        </w:rPr>
      </w:pPr>
      <w:r w:rsidRPr="00B7196B">
        <w:rPr>
          <w:sz w:val="20"/>
        </w:rPr>
        <w:t xml:space="preserve">ID15658_01_WAA263_3976_020415 – Minus Met </w:t>
      </w:r>
      <w:r w:rsidRPr="00B7196B">
        <w:rPr>
          <w:sz w:val="20"/>
        </w:rPr>
        <w:t>样品</w:t>
      </w:r>
      <w:r w:rsidRPr="00B7196B">
        <w:rPr>
          <w:sz w:val="20"/>
        </w:rPr>
        <w:t xml:space="preserve"> 1</w:t>
      </w:r>
    </w:p>
    <w:p w14:paraId="212E0944" w14:textId="77777777" w:rsidR="00985632" w:rsidRPr="00B7196B" w:rsidRDefault="002925C6">
      <w:pPr>
        <w:spacing w:after="0" w:line="240" w:lineRule="auto"/>
        <w:rPr>
          <w:sz w:val="20"/>
          <w:szCs w:val="20"/>
        </w:rPr>
      </w:pPr>
      <w:r w:rsidRPr="00B7196B">
        <w:rPr>
          <w:sz w:val="20"/>
        </w:rPr>
        <w:t xml:space="preserve">ID15659_01_WAA263_3976_020415 – Minus Met </w:t>
      </w:r>
      <w:r w:rsidRPr="00B7196B">
        <w:rPr>
          <w:sz w:val="20"/>
        </w:rPr>
        <w:t>样品</w:t>
      </w:r>
      <w:r w:rsidRPr="00B7196B">
        <w:rPr>
          <w:sz w:val="20"/>
        </w:rPr>
        <w:t xml:space="preserve"> 2</w:t>
      </w:r>
    </w:p>
    <w:p w14:paraId="7E2627D4" w14:textId="77777777" w:rsidR="00985632" w:rsidRPr="00B7196B" w:rsidRDefault="002925C6">
      <w:pPr>
        <w:spacing w:after="0" w:line="240" w:lineRule="auto"/>
        <w:rPr>
          <w:sz w:val="20"/>
          <w:szCs w:val="20"/>
        </w:rPr>
      </w:pPr>
      <w:r w:rsidRPr="00B7196B">
        <w:rPr>
          <w:sz w:val="20"/>
        </w:rPr>
        <w:t xml:space="preserve">ID15660_01_WAA263_3976_020415 – Minus Met </w:t>
      </w:r>
      <w:r w:rsidRPr="00B7196B">
        <w:rPr>
          <w:sz w:val="20"/>
        </w:rPr>
        <w:t>样品</w:t>
      </w:r>
      <w:r w:rsidRPr="00B7196B">
        <w:rPr>
          <w:sz w:val="20"/>
        </w:rPr>
        <w:t xml:space="preserve"> 3</w:t>
      </w:r>
    </w:p>
    <w:p w14:paraId="18D2DDB7" w14:textId="77777777" w:rsidR="00985632" w:rsidRPr="00B7196B" w:rsidRDefault="002925C6">
      <w:pPr>
        <w:spacing w:after="0" w:line="240" w:lineRule="auto"/>
        <w:rPr>
          <w:sz w:val="20"/>
          <w:szCs w:val="20"/>
        </w:rPr>
      </w:pPr>
      <w:r w:rsidRPr="00B7196B">
        <w:rPr>
          <w:sz w:val="20"/>
        </w:rPr>
        <w:t xml:space="preserve">ID15661_01_WAA263_3976_020415 – Minus Arg </w:t>
      </w:r>
      <w:r w:rsidRPr="00B7196B">
        <w:rPr>
          <w:sz w:val="20"/>
        </w:rPr>
        <w:t>样品</w:t>
      </w:r>
      <w:r w:rsidRPr="00B7196B">
        <w:rPr>
          <w:sz w:val="20"/>
        </w:rPr>
        <w:t xml:space="preserve"> 1</w:t>
      </w:r>
    </w:p>
    <w:p w14:paraId="6C9065F5" w14:textId="77777777" w:rsidR="00985632" w:rsidRPr="00B7196B" w:rsidRDefault="002925C6">
      <w:pPr>
        <w:spacing w:after="0" w:line="240" w:lineRule="auto"/>
        <w:rPr>
          <w:sz w:val="20"/>
          <w:szCs w:val="20"/>
        </w:rPr>
      </w:pPr>
      <w:r w:rsidRPr="00B7196B">
        <w:rPr>
          <w:sz w:val="20"/>
        </w:rPr>
        <w:t xml:space="preserve">ID15662_01_WAA263_3976_020415 – Minus Arg </w:t>
      </w:r>
      <w:r w:rsidRPr="00B7196B">
        <w:rPr>
          <w:sz w:val="20"/>
        </w:rPr>
        <w:t>样品</w:t>
      </w:r>
      <w:r w:rsidRPr="00B7196B">
        <w:rPr>
          <w:sz w:val="20"/>
        </w:rPr>
        <w:t xml:space="preserve"> 2</w:t>
      </w:r>
    </w:p>
    <w:p w14:paraId="7AA455D8" w14:textId="77777777" w:rsidR="00985632" w:rsidRPr="00B7196B" w:rsidRDefault="002925C6">
      <w:pPr>
        <w:spacing w:after="0" w:line="240" w:lineRule="auto"/>
        <w:rPr>
          <w:sz w:val="20"/>
          <w:szCs w:val="20"/>
        </w:rPr>
      </w:pPr>
      <w:r w:rsidRPr="00B7196B">
        <w:rPr>
          <w:sz w:val="20"/>
        </w:rPr>
        <w:t xml:space="preserve">ID15663_01_WAA263_3976_020415 – Minus Arg </w:t>
      </w:r>
      <w:r w:rsidRPr="00B7196B">
        <w:rPr>
          <w:sz w:val="20"/>
        </w:rPr>
        <w:t>样品</w:t>
      </w:r>
      <w:r w:rsidRPr="00B7196B">
        <w:rPr>
          <w:sz w:val="20"/>
        </w:rPr>
        <w:t xml:space="preserve"> 3</w:t>
      </w:r>
    </w:p>
    <w:p w14:paraId="0D7E4AC4" w14:textId="77777777" w:rsidR="00985632" w:rsidRPr="00B7196B" w:rsidRDefault="002925C6">
      <w:pPr>
        <w:spacing w:after="0" w:line="240" w:lineRule="auto"/>
        <w:rPr>
          <w:sz w:val="20"/>
          <w:szCs w:val="20"/>
        </w:rPr>
      </w:pPr>
      <w:r w:rsidRPr="00B7196B">
        <w:rPr>
          <w:sz w:val="20"/>
        </w:rPr>
        <w:t xml:space="preserve">ID15664_01_WAA263_3976_020415 – Minus Arg, Minus Met </w:t>
      </w:r>
      <w:r w:rsidRPr="00B7196B">
        <w:rPr>
          <w:sz w:val="20"/>
        </w:rPr>
        <w:t>样品</w:t>
      </w:r>
      <w:r w:rsidRPr="00B7196B">
        <w:rPr>
          <w:sz w:val="20"/>
        </w:rPr>
        <w:t xml:space="preserve"> 1</w:t>
      </w:r>
    </w:p>
    <w:p w14:paraId="4106E817" w14:textId="77777777" w:rsidR="00985632" w:rsidRPr="00B7196B" w:rsidRDefault="002925C6">
      <w:pPr>
        <w:spacing w:after="0" w:line="240" w:lineRule="auto"/>
        <w:rPr>
          <w:sz w:val="20"/>
          <w:szCs w:val="20"/>
        </w:rPr>
      </w:pPr>
      <w:r w:rsidRPr="00B7196B">
        <w:rPr>
          <w:sz w:val="20"/>
        </w:rPr>
        <w:t xml:space="preserve">ID15665_01_WAA263_3976_020415 – Minus Arg, Minus Met </w:t>
      </w:r>
      <w:r w:rsidRPr="00B7196B">
        <w:rPr>
          <w:sz w:val="20"/>
        </w:rPr>
        <w:t>样品</w:t>
      </w:r>
      <w:r w:rsidRPr="00B7196B">
        <w:rPr>
          <w:sz w:val="20"/>
        </w:rPr>
        <w:t xml:space="preserve"> 2</w:t>
      </w:r>
    </w:p>
    <w:p w14:paraId="41029E9C" w14:textId="77777777" w:rsidR="00985632" w:rsidRPr="00B7196B" w:rsidRDefault="002925C6">
      <w:pPr>
        <w:spacing w:after="0" w:line="240" w:lineRule="auto"/>
        <w:rPr>
          <w:sz w:val="20"/>
          <w:szCs w:val="20"/>
        </w:rPr>
      </w:pPr>
      <w:r w:rsidRPr="00B7196B">
        <w:rPr>
          <w:sz w:val="20"/>
        </w:rPr>
        <w:t xml:space="preserve">ID15666_01_WAA263_3976_020415 – Minus Arg, Minus Met </w:t>
      </w:r>
      <w:r w:rsidRPr="00B7196B">
        <w:rPr>
          <w:sz w:val="20"/>
        </w:rPr>
        <w:t>样品</w:t>
      </w:r>
      <w:r w:rsidRPr="00B7196B">
        <w:rPr>
          <w:sz w:val="20"/>
        </w:rPr>
        <w:t xml:space="preserve"> 3</w:t>
      </w:r>
    </w:p>
    <w:p w14:paraId="1C8BA1DD" w14:textId="77777777" w:rsidR="00985632" w:rsidRPr="00B7196B" w:rsidRDefault="002925C6">
      <w:pPr>
        <w:spacing w:after="0" w:line="240" w:lineRule="auto"/>
        <w:rPr>
          <w:sz w:val="20"/>
          <w:szCs w:val="20"/>
        </w:rPr>
      </w:pPr>
      <w:r w:rsidRPr="00B7196B">
        <w:rPr>
          <w:sz w:val="20"/>
        </w:rPr>
        <w:t xml:space="preserve">ID15741_01_WAA263_3976_020415 – </w:t>
      </w:r>
      <w:r w:rsidRPr="00B7196B">
        <w:rPr>
          <w:sz w:val="20"/>
        </w:rPr>
        <w:t>储集的</w:t>
      </w:r>
      <w:r w:rsidRPr="00B7196B">
        <w:rPr>
          <w:sz w:val="20"/>
        </w:rPr>
        <w:t xml:space="preserve"> QC </w:t>
      </w:r>
      <w:r w:rsidRPr="00B7196B">
        <w:rPr>
          <w:sz w:val="20"/>
        </w:rPr>
        <w:t>样品</w:t>
      </w:r>
      <w:r w:rsidRPr="00B7196B">
        <w:rPr>
          <w:sz w:val="20"/>
        </w:rPr>
        <w:t xml:space="preserve"> 1</w:t>
      </w:r>
    </w:p>
    <w:p w14:paraId="33CD50EF" w14:textId="77777777" w:rsidR="00985632" w:rsidRPr="00B7196B" w:rsidRDefault="002925C6">
      <w:pPr>
        <w:spacing w:line="240" w:lineRule="auto"/>
        <w:rPr>
          <w:sz w:val="20"/>
          <w:szCs w:val="20"/>
        </w:rPr>
      </w:pPr>
      <w:r w:rsidRPr="00B7196B">
        <w:rPr>
          <w:sz w:val="20"/>
        </w:rPr>
        <w:t xml:space="preserve">ID15741_02_WAA263_3976_020415 – </w:t>
      </w:r>
      <w:r w:rsidRPr="00B7196B">
        <w:rPr>
          <w:sz w:val="20"/>
        </w:rPr>
        <w:t>储集的</w:t>
      </w:r>
      <w:r w:rsidRPr="00B7196B">
        <w:rPr>
          <w:sz w:val="20"/>
        </w:rPr>
        <w:t xml:space="preserve"> QC </w:t>
      </w:r>
      <w:r w:rsidRPr="00B7196B">
        <w:rPr>
          <w:sz w:val="20"/>
        </w:rPr>
        <w:t>样品</w:t>
      </w:r>
      <w:r w:rsidRPr="00B7196B">
        <w:rPr>
          <w:sz w:val="20"/>
        </w:rPr>
        <w:t xml:space="preserve"> 2</w:t>
      </w:r>
    </w:p>
    <w:p w14:paraId="66A6BCC2" w14:textId="77777777" w:rsidR="00985632" w:rsidRPr="00B7196B" w:rsidRDefault="002925C6">
      <w:pPr>
        <w:keepNext/>
      </w:pPr>
      <w:r w:rsidRPr="00B7196B">
        <w:t>这些文件应在短短数秒内导入，之后</w:t>
      </w:r>
      <w:r w:rsidRPr="00B7196B">
        <w:t xml:space="preserve"> Skyline </w:t>
      </w:r>
      <w:r w:rsidRPr="00B7196B">
        <w:t>窗口将显示如下：</w:t>
      </w:r>
    </w:p>
    <w:p w14:paraId="25A459CF" w14:textId="09166CEC" w:rsidR="00985632" w:rsidRPr="00B7196B" w:rsidRDefault="00E85F62">
      <w:pPr>
        <w:spacing w:line="240" w:lineRule="auto"/>
      </w:pPr>
      <w:r w:rsidRPr="00B7196B">
        <w:rPr>
          <w:noProof/>
        </w:rPr>
        <w:drawing>
          <wp:inline distT="0" distB="0" distL="0" distR="0" wp14:anchorId="3C5D445E" wp14:editId="25B5B414">
            <wp:extent cx="5943600" cy="4077970"/>
            <wp:effectExtent l="0" t="0" r="0" b="0"/>
            <wp:docPr id="11" name="Picture 11"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Histogram&#10;&#10;Description automatically generated with medium confidence"/>
                    <pic:cNvPicPr/>
                  </pic:nvPicPr>
                  <pic:blipFill>
                    <a:blip r:embed="rId20"/>
                    <a:stretch>
                      <a:fillRect/>
                    </a:stretch>
                  </pic:blipFill>
                  <pic:spPr>
                    <a:xfrm>
                      <a:off x="0" y="0"/>
                      <a:ext cx="5943600" cy="4077970"/>
                    </a:xfrm>
                    <a:prstGeom prst="rect">
                      <a:avLst/>
                    </a:prstGeom>
                  </pic:spPr>
                </pic:pic>
              </a:graphicData>
            </a:graphic>
          </wp:inline>
        </w:drawing>
      </w:r>
    </w:p>
    <w:p w14:paraId="2D16334A" w14:textId="77777777" w:rsidR="00985632" w:rsidRPr="00B7196B" w:rsidRDefault="002925C6">
      <w:pPr>
        <w:spacing w:line="240" w:lineRule="auto"/>
      </w:pPr>
      <w:r w:rsidRPr="00B7196B">
        <w:t>要利用</w:t>
      </w:r>
      <w:r w:rsidRPr="00B7196B">
        <w:t xml:space="preserve"> Skyline </w:t>
      </w:r>
      <w:r w:rsidRPr="00B7196B">
        <w:t>摘要图查看各个目标，请执行以下操作：</w:t>
      </w:r>
    </w:p>
    <w:p w14:paraId="47BA7699" w14:textId="77777777" w:rsidR="00985632" w:rsidRPr="00B7196B" w:rsidRDefault="002925C6">
      <w:pPr>
        <w:pStyle w:val="ListParagraph"/>
        <w:numPr>
          <w:ilvl w:val="0"/>
          <w:numId w:val="8"/>
        </w:numPr>
        <w:spacing w:line="240" w:lineRule="auto"/>
      </w:pPr>
      <w:r w:rsidRPr="00B7196B">
        <w:t>在</w:t>
      </w:r>
      <w:r w:rsidRPr="00B7196B">
        <w:rPr>
          <w:b/>
          <w:bCs/>
        </w:rPr>
        <w:t>视图</w:t>
      </w:r>
      <w:r w:rsidRPr="00B7196B">
        <w:t>菜单中选择</w:t>
      </w:r>
      <w:r w:rsidRPr="00B7196B">
        <w:rPr>
          <w:b/>
          <w:bCs/>
        </w:rPr>
        <w:t>峰面积</w:t>
      </w:r>
      <w:r w:rsidRPr="00B7196B">
        <w:t>，然后单击</w:t>
      </w:r>
      <w:r w:rsidRPr="00B7196B">
        <w:rPr>
          <w:b/>
          <w:bCs/>
        </w:rPr>
        <w:t>重复测定比较</w:t>
      </w:r>
      <w:r w:rsidRPr="00B7196B">
        <w:t>。</w:t>
      </w:r>
    </w:p>
    <w:p w14:paraId="5764A7D1" w14:textId="77777777" w:rsidR="00985632" w:rsidRPr="00B7196B" w:rsidRDefault="002925C6">
      <w:pPr>
        <w:pStyle w:val="ListParagraph"/>
        <w:numPr>
          <w:ilvl w:val="0"/>
          <w:numId w:val="8"/>
        </w:numPr>
        <w:spacing w:before="240" w:line="240" w:lineRule="auto"/>
      </w:pPr>
      <w:r w:rsidRPr="00B7196B">
        <w:t>在</w:t>
      </w:r>
      <w:r w:rsidRPr="00B7196B">
        <w:rPr>
          <w:b/>
          <w:bCs/>
        </w:rPr>
        <w:t>视图</w:t>
      </w:r>
      <w:r w:rsidRPr="00B7196B">
        <w:t>菜单中选择</w:t>
      </w:r>
      <w:r w:rsidRPr="00B7196B">
        <w:rPr>
          <w:b/>
          <w:bCs/>
        </w:rPr>
        <w:t>保留时间</w:t>
      </w:r>
      <w:r w:rsidRPr="00B7196B">
        <w:t>，然后单击</w:t>
      </w:r>
      <w:r w:rsidRPr="00B7196B">
        <w:rPr>
          <w:b/>
          <w:bCs/>
        </w:rPr>
        <w:t>重复测定比较</w:t>
      </w:r>
      <w:r w:rsidRPr="00B7196B">
        <w:t>。</w:t>
      </w:r>
    </w:p>
    <w:p w14:paraId="4B86EDC4" w14:textId="77777777" w:rsidR="00985632" w:rsidRPr="00B7196B" w:rsidRDefault="002925C6">
      <w:pPr>
        <w:pStyle w:val="ListParagraph"/>
        <w:numPr>
          <w:ilvl w:val="0"/>
          <w:numId w:val="8"/>
        </w:numPr>
        <w:spacing w:line="240" w:lineRule="auto"/>
      </w:pPr>
      <w:r w:rsidRPr="00B7196B">
        <w:t>单击并拖动这些视图，以将其停靠在色谱图上方。</w:t>
      </w:r>
    </w:p>
    <w:p w14:paraId="125C672D" w14:textId="77777777" w:rsidR="00985632" w:rsidRPr="00B7196B" w:rsidRDefault="002925C6">
      <w:pPr>
        <w:pStyle w:val="ListParagraph"/>
        <w:numPr>
          <w:ilvl w:val="0"/>
          <w:numId w:val="8"/>
        </w:numPr>
      </w:pPr>
      <w:r w:rsidRPr="00B7196B">
        <w:t>在</w:t>
      </w:r>
      <w:r w:rsidRPr="00B7196B">
        <w:rPr>
          <w:b/>
          <w:bCs/>
        </w:rPr>
        <w:t>目标</w:t>
      </w:r>
      <w:r w:rsidRPr="00B7196B">
        <w:t>视图中，选择第一个目标</w:t>
      </w:r>
      <w:r w:rsidRPr="00B7196B">
        <w:t>“Methionine”</w:t>
      </w:r>
      <w:r w:rsidRPr="00B7196B">
        <w:t>。</w:t>
      </w:r>
    </w:p>
    <w:p w14:paraId="7DEEDD32" w14:textId="77777777" w:rsidR="00985632" w:rsidRPr="00B7196B" w:rsidRDefault="002925C6">
      <w:pPr>
        <w:keepNext/>
      </w:pPr>
      <w:r w:rsidRPr="00B7196B">
        <w:t>此时</w:t>
      </w:r>
      <w:r w:rsidRPr="00B7196B">
        <w:t xml:space="preserve"> Skyline </w:t>
      </w:r>
      <w:r w:rsidRPr="00B7196B">
        <w:t>窗口将显示如下：</w:t>
      </w:r>
    </w:p>
    <w:p w14:paraId="4FA8BBAD" w14:textId="72AE07F0" w:rsidR="00985632" w:rsidRPr="00B7196B" w:rsidRDefault="00E85F62">
      <w:r w:rsidRPr="00B7196B">
        <w:rPr>
          <w:noProof/>
        </w:rPr>
        <w:drawing>
          <wp:inline distT="0" distB="0" distL="0" distR="0" wp14:anchorId="1973640C" wp14:editId="4F912BAD">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1"/>
                    <a:stretch>
                      <a:fillRect/>
                    </a:stretch>
                  </pic:blipFill>
                  <pic:spPr>
                    <a:xfrm>
                      <a:off x="0" y="0"/>
                      <a:ext cx="5943600" cy="4077970"/>
                    </a:xfrm>
                    <a:prstGeom prst="rect">
                      <a:avLst/>
                    </a:prstGeom>
                  </pic:spPr>
                </pic:pic>
              </a:graphicData>
            </a:graphic>
          </wp:inline>
        </w:drawing>
      </w:r>
    </w:p>
    <w:p w14:paraId="1734C713" w14:textId="77777777" w:rsidR="00985632" w:rsidRPr="00B7196B" w:rsidRDefault="002925C6">
      <w:pPr>
        <w:pStyle w:val="Heading1"/>
        <w:rPr>
          <w:rFonts w:eastAsia="SimSun"/>
        </w:rPr>
      </w:pPr>
      <w:r w:rsidRPr="00B7196B">
        <w:rPr>
          <w:rFonts w:eastAsia="SimSun"/>
        </w:rPr>
        <w:t>结语</w:t>
      </w:r>
    </w:p>
    <w:p w14:paraId="5EC5D49B" w14:textId="77777777" w:rsidR="00985632" w:rsidRPr="00B7196B" w:rsidRDefault="002925C6">
      <w:r w:rsidRPr="00B7196B">
        <w:t>在本教程中，您了解了如何创建以分子为目标的</w:t>
      </w:r>
      <w:r w:rsidRPr="00B7196B">
        <w:t xml:space="preserve"> Skyline </w:t>
      </w:r>
      <w:r w:rsidRPr="00B7196B">
        <w:t>文档，这些小分子</w:t>
      </w:r>
      <w:r w:rsidRPr="00B7196B">
        <w:rPr>
          <w:rFonts w:hint="eastAsia"/>
        </w:rPr>
        <w:t>被它们的</w:t>
      </w:r>
      <w:r w:rsidRPr="00B7196B">
        <w:t>母离子</w:t>
      </w:r>
      <w:r w:rsidRPr="00B7196B">
        <w:rPr>
          <w:rFonts w:hint="eastAsia"/>
        </w:rPr>
        <w:t>分子式、</w:t>
      </w:r>
      <w:r w:rsidRPr="00B7196B">
        <w:t>加合物以及子离子</w:t>
      </w:r>
      <w:r w:rsidRPr="00B7196B">
        <w:rPr>
          <w:i/>
          <w:iCs/>
        </w:rPr>
        <w:t>质荷比</w:t>
      </w:r>
      <w:r w:rsidRPr="00B7196B">
        <w:t>值</w:t>
      </w:r>
      <w:r w:rsidRPr="00B7196B">
        <w:rPr>
          <w:rFonts w:hint="eastAsia"/>
        </w:rPr>
        <w:t>所标识</w:t>
      </w:r>
      <w:r w:rsidRPr="00B7196B">
        <w:t>。您导入了由代谢组学研究人员收集的多重重复测定数据集，了解了最初为靶向蛋白质组学应用而创建的</w:t>
      </w:r>
      <w:r w:rsidRPr="00B7196B">
        <w:t xml:space="preserve"> Skyline </w:t>
      </w:r>
      <w:r w:rsidRPr="00B7196B">
        <w:t>功能中，有多少现成的功能可以应用于非蛋白质组分子数据。</w:t>
      </w:r>
    </w:p>
    <w:p w14:paraId="667A1AB1" w14:textId="77777777" w:rsidR="00985632" w:rsidRPr="00B7196B" w:rsidRDefault="002925C6">
      <w:pPr>
        <w:pStyle w:val="Heading1"/>
        <w:rPr>
          <w:rFonts w:eastAsia="SimSun"/>
        </w:rPr>
      </w:pPr>
      <w:r w:rsidRPr="00B7196B">
        <w:rPr>
          <w:rFonts w:eastAsia="SimSun"/>
        </w:rPr>
        <w:t>参考书目</w:t>
      </w:r>
    </w:p>
    <w:p w14:paraId="755EF714" w14:textId="77777777" w:rsidR="00985632" w:rsidRPr="00B7196B" w:rsidRDefault="003605CF">
      <w:pPr>
        <w:pStyle w:val="Bibliography1"/>
      </w:pPr>
      <w:r w:rsidRPr="00B7196B">
        <w:fldChar w:fldCharType="begin"/>
      </w:r>
      <w:r w:rsidRPr="00B7196B">
        <w:instrText xml:space="preserve"> ADDIN ZOTERO_BIBL {"custom":[]} CSL_BIBLIOGRAPHY </w:instrText>
      </w:r>
      <w:r w:rsidRPr="00B7196B">
        <w:fldChar w:fldCharType="separate"/>
      </w:r>
      <w:r w:rsidRPr="00B7196B">
        <w:t>1.</w:t>
      </w:r>
      <w:r w:rsidRPr="00B7196B">
        <w:tab/>
        <w:t xml:space="preserve">Tang, X. </w:t>
      </w:r>
      <w:r w:rsidRPr="00B7196B">
        <w:rPr>
          <w:i/>
          <w:iCs/>
        </w:rPr>
        <w:t>et al.</w:t>
      </w:r>
      <w:r w:rsidRPr="00B7196B">
        <w:t xml:space="preserve"> </w:t>
      </w:r>
      <w:r w:rsidR="002925C6" w:rsidRPr="00B7196B">
        <w:t xml:space="preserve">Comprehensive Profiling of Amino Acid Response Uncovers Unique Methionine-Deprived Response Dependent on Intact Creatine Biosynthesis. </w:t>
      </w:r>
      <w:r w:rsidR="002925C6" w:rsidRPr="00B7196B">
        <w:rPr>
          <w:i/>
          <w:iCs/>
        </w:rPr>
        <w:t>PLoS Genet</w:t>
      </w:r>
      <w:r w:rsidR="002925C6" w:rsidRPr="00B7196B">
        <w:t xml:space="preserve"> </w:t>
      </w:r>
      <w:r w:rsidR="002925C6" w:rsidRPr="00B7196B">
        <w:rPr>
          <w:b/>
          <w:bCs/>
        </w:rPr>
        <w:t>11,</w:t>
      </w:r>
      <w:r w:rsidR="002925C6" w:rsidRPr="00B7196B">
        <w:t xml:space="preserve"> e1005158 (2015).</w:t>
      </w:r>
    </w:p>
    <w:p w14:paraId="5739A0FE" w14:textId="77777777" w:rsidR="00985632" w:rsidRPr="00B7196B" w:rsidRDefault="003605CF">
      <w:r w:rsidRPr="00B7196B">
        <w:fldChar w:fldCharType="end"/>
      </w:r>
    </w:p>
    <w:sectPr w:rsidR="00985632" w:rsidRPr="00B7196B" w:rsidSect="003605CF">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27789" w14:textId="77777777" w:rsidR="0020434F" w:rsidRDefault="0020434F">
      <w:pPr>
        <w:spacing w:after="0" w:line="240" w:lineRule="auto"/>
      </w:pPr>
      <w:r>
        <w:separator/>
      </w:r>
    </w:p>
  </w:endnote>
  <w:endnote w:type="continuationSeparator" w:id="0">
    <w:p w14:paraId="403B312B" w14:textId="77777777" w:rsidR="0020434F" w:rsidRDefault="00204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F4974C" w14:textId="77777777" w:rsidR="00985632" w:rsidRDefault="003605CF">
    <w:pPr>
      <w:pStyle w:val="Footer"/>
      <w:jc w:val="center"/>
    </w:pPr>
    <w:r>
      <w:fldChar w:fldCharType="begin"/>
    </w:r>
    <w:r w:rsidR="002925C6">
      <w:instrText xml:space="preserve"> PAGE   \* MERGEFORMAT </w:instrText>
    </w:r>
    <w:r>
      <w:fldChar w:fldCharType="separate"/>
    </w:r>
    <w:r w:rsidR="006C6777">
      <w:rPr>
        <w:noProof/>
      </w:rPr>
      <w:t>4</w:t>
    </w:r>
    <w:r>
      <w:fldChar w:fldCharType="end"/>
    </w:r>
  </w:p>
  <w:p w14:paraId="235D305A" w14:textId="77777777" w:rsidR="00985632" w:rsidRDefault="009856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E03D0A" w14:textId="77777777" w:rsidR="0020434F" w:rsidRDefault="0020434F">
      <w:pPr>
        <w:spacing w:after="0" w:line="240" w:lineRule="auto"/>
      </w:pPr>
      <w:r>
        <w:separator/>
      </w:r>
    </w:p>
  </w:footnote>
  <w:footnote w:type="continuationSeparator" w:id="0">
    <w:p w14:paraId="31D431F5" w14:textId="77777777" w:rsidR="0020434F" w:rsidRDefault="002043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5"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84376389">
    <w:abstractNumId w:val="9"/>
  </w:num>
  <w:num w:numId="2" w16cid:durableId="1712070889">
    <w:abstractNumId w:val="0"/>
  </w:num>
  <w:num w:numId="3" w16cid:durableId="2121875176">
    <w:abstractNumId w:val="8"/>
  </w:num>
  <w:num w:numId="4" w16cid:durableId="805126735">
    <w:abstractNumId w:val="4"/>
  </w:num>
  <w:num w:numId="5" w16cid:durableId="810097797">
    <w:abstractNumId w:val="2"/>
  </w:num>
  <w:num w:numId="6" w16cid:durableId="846363040">
    <w:abstractNumId w:val="3"/>
  </w:num>
  <w:num w:numId="7" w16cid:durableId="1361853378">
    <w:abstractNumId w:val="5"/>
  </w:num>
  <w:num w:numId="8" w16cid:durableId="639068431">
    <w:abstractNumId w:val="6"/>
  </w:num>
  <w:num w:numId="9" w16cid:durableId="168638175">
    <w:abstractNumId w:val="1"/>
  </w:num>
  <w:num w:numId="10" w16cid:durableId="16245310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trackRevisions/>
  <w:defaultTabStop w:val="720"/>
  <w:characterSpacingControl w:val="doNotCompress"/>
  <w:savePreviewPicture/>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ExNTG3sLA0NjU2MDFV0lEKTi0uzszPAykwrAUAAjquKywAAAA="/>
  </w:docVars>
  <w:rsids>
    <w:rsidRoot w:val="00B42030"/>
    <w:rsid w:val="00000726"/>
    <w:rsid w:val="000057BF"/>
    <w:rsid w:val="00005A97"/>
    <w:rsid w:val="00006BDB"/>
    <w:rsid w:val="0000737A"/>
    <w:rsid w:val="000111C9"/>
    <w:rsid w:val="00011264"/>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3EDC"/>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7ED"/>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0FBC"/>
    <w:rsid w:val="001B175F"/>
    <w:rsid w:val="001B2A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34F"/>
    <w:rsid w:val="0020462E"/>
    <w:rsid w:val="00206BE8"/>
    <w:rsid w:val="00206C2E"/>
    <w:rsid w:val="00207786"/>
    <w:rsid w:val="0021176F"/>
    <w:rsid w:val="002139D8"/>
    <w:rsid w:val="00216871"/>
    <w:rsid w:val="00222195"/>
    <w:rsid w:val="00222596"/>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25C6"/>
    <w:rsid w:val="00294292"/>
    <w:rsid w:val="00294C3A"/>
    <w:rsid w:val="0029618D"/>
    <w:rsid w:val="0029644F"/>
    <w:rsid w:val="002A2789"/>
    <w:rsid w:val="002A40B4"/>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E7906"/>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3A2"/>
    <w:rsid w:val="00353C8E"/>
    <w:rsid w:val="00353E65"/>
    <w:rsid w:val="0035494B"/>
    <w:rsid w:val="00354C9A"/>
    <w:rsid w:val="00355296"/>
    <w:rsid w:val="00357491"/>
    <w:rsid w:val="00360335"/>
    <w:rsid w:val="003605CF"/>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418"/>
    <w:rsid w:val="005A0AAF"/>
    <w:rsid w:val="005A6E77"/>
    <w:rsid w:val="005B0047"/>
    <w:rsid w:val="005B1A0D"/>
    <w:rsid w:val="005B1BF9"/>
    <w:rsid w:val="005B4989"/>
    <w:rsid w:val="005B653C"/>
    <w:rsid w:val="005B7F17"/>
    <w:rsid w:val="005C0D72"/>
    <w:rsid w:val="005C224C"/>
    <w:rsid w:val="005C4650"/>
    <w:rsid w:val="005C568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0C8"/>
    <w:rsid w:val="006012DF"/>
    <w:rsid w:val="006041A8"/>
    <w:rsid w:val="00604420"/>
    <w:rsid w:val="00604FF2"/>
    <w:rsid w:val="0060692B"/>
    <w:rsid w:val="006102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34BF"/>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6777"/>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2C8A"/>
    <w:rsid w:val="007155A4"/>
    <w:rsid w:val="007159A0"/>
    <w:rsid w:val="00715CA2"/>
    <w:rsid w:val="00717EE0"/>
    <w:rsid w:val="007211CF"/>
    <w:rsid w:val="00721EB4"/>
    <w:rsid w:val="00723141"/>
    <w:rsid w:val="00723358"/>
    <w:rsid w:val="0072336A"/>
    <w:rsid w:val="007234B4"/>
    <w:rsid w:val="00723E9E"/>
    <w:rsid w:val="007248EB"/>
    <w:rsid w:val="00724E56"/>
    <w:rsid w:val="00725C2A"/>
    <w:rsid w:val="00730545"/>
    <w:rsid w:val="00734373"/>
    <w:rsid w:val="00736591"/>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4C41"/>
    <w:rsid w:val="007A7565"/>
    <w:rsid w:val="007B005E"/>
    <w:rsid w:val="007B1636"/>
    <w:rsid w:val="007B2B5D"/>
    <w:rsid w:val="007B3BA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D7FBE"/>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26C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37E7"/>
    <w:rsid w:val="00857BB7"/>
    <w:rsid w:val="00860E5E"/>
    <w:rsid w:val="008617FD"/>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2AD0"/>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C82"/>
    <w:rsid w:val="00983B6E"/>
    <w:rsid w:val="00985632"/>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1DC3"/>
    <w:rsid w:val="00A136E1"/>
    <w:rsid w:val="00A1448D"/>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0FCA"/>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196B"/>
    <w:rsid w:val="00B72FD0"/>
    <w:rsid w:val="00B73431"/>
    <w:rsid w:val="00B74A95"/>
    <w:rsid w:val="00B75372"/>
    <w:rsid w:val="00B76661"/>
    <w:rsid w:val="00B77C3D"/>
    <w:rsid w:val="00B824E4"/>
    <w:rsid w:val="00B8356E"/>
    <w:rsid w:val="00B838EF"/>
    <w:rsid w:val="00B83CE3"/>
    <w:rsid w:val="00B854EF"/>
    <w:rsid w:val="00B86815"/>
    <w:rsid w:val="00B9084C"/>
    <w:rsid w:val="00B908D5"/>
    <w:rsid w:val="00B91F08"/>
    <w:rsid w:val="00B92E9A"/>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797"/>
    <w:rsid w:val="00BF3B80"/>
    <w:rsid w:val="00BF510F"/>
    <w:rsid w:val="00BF5439"/>
    <w:rsid w:val="00BF5B2A"/>
    <w:rsid w:val="00BF5D7B"/>
    <w:rsid w:val="00BF5DB7"/>
    <w:rsid w:val="00BF74D9"/>
    <w:rsid w:val="00BF7B12"/>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327"/>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4DEB"/>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36D4"/>
    <w:rsid w:val="00D538DA"/>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4D9"/>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08F"/>
    <w:rsid w:val="00E254A7"/>
    <w:rsid w:val="00E25613"/>
    <w:rsid w:val="00E26EFE"/>
    <w:rsid w:val="00E31D06"/>
    <w:rsid w:val="00E350BF"/>
    <w:rsid w:val="00E35660"/>
    <w:rsid w:val="00E3705E"/>
    <w:rsid w:val="00E406C1"/>
    <w:rsid w:val="00E4171B"/>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62"/>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260"/>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67E"/>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5E7F"/>
    <w:rsid w:val="00F87063"/>
    <w:rsid w:val="00F87F64"/>
    <w:rsid w:val="00F90941"/>
    <w:rsid w:val="00F90C87"/>
    <w:rsid w:val="00F95BB9"/>
    <w:rsid w:val="00F95D49"/>
    <w:rsid w:val="00F96B26"/>
    <w:rsid w:val="00F97D29"/>
    <w:rsid w:val="00FA1E68"/>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4F505768"/>
    <w:rsid w:val="517A6DB6"/>
    <w:rsid w:val="75305A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677E84B"/>
  <w15:docId w15:val="{3CF5BBC2-C9C3-41E1-945B-5E7309A1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05CF"/>
    <w:pPr>
      <w:spacing w:after="200" w:line="276" w:lineRule="auto"/>
    </w:pPr>
    <w:rPr>
      <w:rFonts w:eastAsia="SimSun"/>
      <w:sz w:val="22"/>
      <w:szCs w:val="22"/>
    </w:rPr>
  </w:style>
  <w:style w:type="paragraph" w:styleId="Heading1">
    <w:name w:val="heading 1"/>
    <w:basedOn w:val="Normal"/>
    <w:next w:val="Normal"/>
    <w:link w:val="Heading1Char"/>
    <w:qFormat/>
    <w:rsid w:val="003605CF"/>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3605CF"/>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3605CF"/>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3605CF"/>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sid w:val="003605CF"/>
    <w:rPr>
      <w:sz w:val="20"/>
      <w:szCs w:val="20"/>
    </w:rPr>
  </w:style>
  <w:style w:type="paragraph" w:styleId="BalloonText">
    <w:name w:val="Balloon Text"/>
    <w:basedOn w:val="Normal"/>
    <w:link w:val="BalloonTextChar"/>
    <w:semiHidden/>
    <w:qFormat/>
    <w:rsid w:val="003605CF"/>
    <w:pPr>
      <w:spacing w:after="0" w:line="240" w:lineRule="auto"/>
    </w:pPr>
    <w:rPr>
      <w:rFonts w:ascii="Tahoma" w:eastAsia="Tahoma" w:hAnsi="Tahoma" w:cs="Tahoma"/>
      <w:sz w:val="16"/>
      <w:szCs w:val="16"/>
    </w:rPr>
  </w:style>
  <w:style w:type="paragraph" w:styleId="Footer">
    <w:name w:val="footer"/>
    <w:basedOn w:val="Normal"/>
    <w:link w:val="FooterChar"/>
    <w:uiPriority w:val="99"/>
    <w:rsid w:val="003605CF"/>
    <w:pPr>
      <w:tabs>
        <w:tab w:val="center" w:pos="4680"/>
        <w:tab w:val="right" w:pos="9360"/>
      </w:tabs>
      <w:spacing w:after="0" w:line="240" w:lineRule="auto"/>
    </w:pPr>
  </w:style>
  <w:style w:type="paragraph" w:styleId="Header">
    <w:name w:val="header"/>
    <w:basedOn w:val="Normal"/>
    <w:link w:val="HeaderChar"/>
    <w:qFormat/>
    <w:rsid w:val="003605CF"/>
    <w:pPr>
      <w:tabs>
        <w:tab w:val="center" w:pos="4680"/>
        <w:tab w:val="right" w:pos="9360"/>
      </w:tabs>
      <w:spacing w:after="0" w:line="240" w:lineRule="auto"/>
    </w:pPr>
  </w:style>
  <w:style w:type="paragraph" w:styleId="Title">
    <w:name w:val="Title"/>
    <w:basedOn w:val="Normal"/>
    <w:next w:val="Normal"/>
    <w:link w:val="TitleChar"/>
    <w:qFormat/>
    <w:rsid w:val="003605CF"/>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sid w:val="003605CF"/>
    <w:rPr>
      <w:b/>
      <w:bCs/>
    </w:rPr>
  </w:style>
  <w:style w:type="table" w:styleId="TableGrid">
    <w:name w:val="Table Grid"/>
    <w:basedOn w:val="TableNormal"/>
    <w:locked/>
    <w:rsid w:val="00360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sid w:val="003605CF"/>
    <w:rPr>
      <w:rFonts w:cs="Times New Roman"/>
      <w:color w:val="800080"/>
      <w:u w:val="single"/>
    </w:rPr>
  </w:style>
  <w:style w:type="character" w:styleId="Hyperlink">
    <w:name w:val="Hyperlink"/>
    <w:rsid w:val="003605CF"/>
    <w:rPr>
      <w:rFonts w:cs="Times New Roman"/>
      <w:color w:val="0000FF"/>
      <w:u w:val="single"/>
    </w:rPr>
  </w:style>
  <w:style w:type="character" w:styleId="CommentReference">
    <w:name w:val="annotation reference"/>
    <w:semiHidden/>
    <w:qFormat/>
    <w:rsid w:val="003605CF"/>
    <w:rPr>
      <w:sz w:val="16"/>
      <w:szCs w:val="16"/>
    </w:rPr>
  </w:style>
  <w:style w:type="character" w:customStyle="1" w:styleId="Heading1Char">
    <w:name w:val="Heading 1 Char"/>
    <w:link w:val="Heading1"/>
    <w:qFormat/>
    <w:locked/>
    <w:rsid w:val="003605CF"/>
    <w:rPr>
      <w:rFonts w:ascii="Cambria" w:eastAsia="Cambria" w:hAnsi="Cambria" w:cs="Times New Roman"/>
      <w:b/>
      <w:bCs/>
      <w:color w:val="365F91"/>
      <w:sz w:val="28"/>
      <w:szCs w:val="28"/>
    </w:rPr>
  </w:style>
  <w:style w:type="character" w:customStyle="1" w:styleId="Heading2Char">
    <w:name w:val="Heading 2 Char"/>
    <w:link w:val="Heading2"/>
    <w:locked/>
    <w:rsid w:val="003605CF"/>
    <w:rPr>
      <w:rFonts w:ascii="Cambria" w:eastAsia="Cambria" w:hAnsi="Cambria" w:cs="Times New Roman"/>
      <w:b/>
      <w:bCs/>
      <w:color w:val="4F81BD"/>
      <w:sz w:val="26"/>
      <w:szCs w:val="26"/>
    </w:rPr>
  </w:style>
  <w:style w:type="character" w:customStyle="1" w:styleId="Heading3Char">
    <w:name w:val="Heading 3 Char"/>
    <w:link w:val="Heading3"/>
    <w:semiHidden/>
    <w:locked/>
    <w:rsid w:val="003605CF"/>
    <w:rPr>
      <w:rFonts w:ascii="Cambria" w:eastAsia="Cambria" w:hAnsi="Cambria" w:cs="Times New Roman"/>
      <w:b/>
      <w:bCs/>
      <w:color w:val="4F81BD"/>
    </w:rPr>
  </w:style>
  <w:style w:type="character" w:customStyle="1" w:styleId="Heading4Char">
    <w:name w:val="Heading 4 Char"/>
    <w:link w:val="Heading4"/>
    <w:semiHidden/>
    <w:locked/>
    <w:rsid w:val="003605CF"/>
    <w:rPr>
      <w:rFonts w:ascii="Cambria" w:eastAsia="Cambria" w:hAnsi="Cambria" w:cs="Times New Roman"/>
      <w:b/>
      <w:bCs/>
      <w:i/>
      <w:iCs/>
      <w:color w:val="4F81BD"/>
    </w:rPr>
  </w:style>
  <w:style w:type="character" w:customStyle="1" w:styleId="TitleChar">
    <w:name w:val="Title Char"/>
    <w:link w:val="Title"/>
    <w:qFormat/>
    <w:locked/>
    <w:rsid w:val="003605CF"/>
    <w:rPr>
      <w:rFonts w:ascii="Cambria" w:eastAsia="Cambria" w:hAnsi="Cambria" w:cs="Times New Roman"/>
      <w:color w:val="17365D"/>
      <w:spacing w:val="5"/>
      <w:kern w:val="28"/>
      <w:sz w:val="52"/>
      <w:szCs w:val="52"/>
    </w:rPr>
  </w:style>
  <w:style w:type="paragraph" w:styleId="ListParagraph">
    <w:name w:val="List Paragraph"/>
    <w:basedOn w:val="Normal"/>
    <w:uiPriority w:val="34"/>
    <w:qFormat/>
    <w:rsid w:val="003605CF"/>
    <w:pPr>
      <w:ind w:left="720"/>
      <w:contextualSpacing/>
    </w:pPr>
  </w:style>
  <w:style w:type="character" w:customStyle="1" w:styleId="BalloonTextChar">
    <w:name w:val="Balloon Text Char"/>
    <w:link w:val="BalloonText"/>
    <w:semiHidden/>
    <w:qFormat/>
    <w:locked/>
    <w:rsid w:val="003605CF"/>
    <w:rPr>
      <w:rFonts w:ascii="Tahoma" w:eastAsia="Tahoma" w:hAnsi="Tahoma" w:cs="Tahoma"/>
      <w:sz w:val="16"/>
      <w:szCs w:val="16"/>
    </w:rPr>
  </w:style>
  <w:style w:type="character" w:customStyle="1" w:styleId="HeaderChar">
    <w:name w:val="Header Char"/>
    <w:link w:val="Header"/>
    <w:rsid w:val="003605CF"/>
    <w:rPr>
      <w:sz w:val="22"/>
      <w:szCs w:val="22"/>
    </w:rPr>
  </w:style>
  <w:style w:type="character" w:customStyle="1" w:styleId="FooterChar">
    <w:name w:val="Footer Char"/>
    <w:link w:val="Footer"/>
    <w:uiPriority w:val="99"/>
    <w:qFormat/>
    <w:rsid w:val="003605CF"/>
    <w:rPr>
      <w:sz w:val="22"/>
      <w:szCs w:val="22"/>
    </w:rPr>
  </w:style>
  <w:style w:type="character" w:customStyle="1" w:styleId="IntenseEmphasis1">
    <w:name w:val="Intense Emphasis1"/>
    <w:uiPriority w:val="21"/>
    <w:qFormat/>
    <w:rsid w:val="003605CF"/>
    <w:rPr>
      <w:b/>
      <w:bCs/>
      <w:i/>
      <w:iCs/>
      <w:color w:val="4F81BD"/>
    </w:rPr>
  </w:style>
  <w:style w:type="paragraph" w:customStyle="1" w:styleId="Revision1">
    <w:name w:val="Revision1"/>
    <w:hidden/>
    <w:uiPriority w:val="99"/>
    <w:semiHidden/>
    <w:qFormat/>
    <w:rsid w:val="003605CF"/>
    <w:rPr>
      <w:rFonts w:eastAsia="SimSun"/>
      <w:sz w:val="22"/>
      <w:szCs w:val="22"/>
    </w:rPr>
  </w:style>
  <w:style w:type="paragraph" w:customStyle="1" w:styleId="Bibliography1">
    <w:name w:val="Bibliography1"/>
    <w:basedOn w:val="Normal"/>
    <w:next w:val="Normal"/>
    <w:uiPriority w:val="37"/>
    <w:unhideWhenUsed/>
    <w:qFormat/>
    <w:rsid w:val="003605CF"/>
    <w:pPr>
      <w:tabs>
        <w:tab w:val="left" w:pos="264"/>
      </w:tabs>
      <w:spacing w:after="0" w:line="240" w:lineRule="auto"/>
      <w:ind w:left="264" w:hanging="264"/>
    </w:pPr>
  </w:style>
  <w:style w:type="paragraph" w:styleId="Revision">
    <w:name w:val="Revision"/>
    <w:hidden/>
    <w:uiPriority w:val="99"/>
    <w:semiHidden/>
    <w:rsid w:val="00B92E9A"/>
    <w:pPr>
      <w:spacing w:after="0" w:line="240" w:lineRule="auto"/>
    </w:pPr>
    <w:rPr>
      <w:rFonts w:eastAsia="SimSu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hyperlink" Target="https://skyline.ms/tutorial_targeted_msms.url" TargetMode="Externa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skyline.ms/tutorial_existing_quant.url"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A090BFDE-7CE9-4B30-A29D-AA827D161589}">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9</Pages>
  <Words>1350</Words>
  <Characters>7696</Characters>
  <Application>Microsoft Office Word</Application>
  <DocSecurity>0</DocSecurity>
  <Lines>64</Lines>
  <Paragraphs>18</Paragraphs>
  <ScaleCrop>false</ScaleCrop>
  <Company>Microsoft</Company>
  <LinksUpToDate>false</LinksUpToDate>
  <CharactersWithSpaces>90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Small Molecule Targets zh-CHS</dc:title>
  <dc:creator>brendanx</dc:creator>
  <cp:lastModifiedBy>Nat Brace</cp:lastModifiedBy>
  <cp:revision>37</cp:revision>
  <cp:lastPrinted>2013-11-01T17:12:00Z</cp:lastPrinted>
  <dcterms:created xsi:type="dcterms:W3CDTF">2021-03-14T18:29:00Z</dcterms:created>
  <dcterms:modified xsi:type="dcterms:W3CDTF">2022-04-15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